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F041F1F" w14:textId="5D60B4AC" w:rsidR="00C62B39" w:rsidRPr="002915B7" w:rsidRDefault="00807EF3" w:rsidP="003F6AB2">
      <w:pPr>
        <w:spacing w:line="480" w:lineRule="auto"/>
      </w:pPr>
      <w:bookmarkStart w:id="0" w:name="_Hlk484691812"/>
      <w:ins w:id="1" w:author="Joona Lehtomäki" w:date="2017-06-11T15:11:00Z">
        <w:r>
          <w:rPr>
            <w:b/>
          </w:rPr>
          <w:t>h</w:t>
        </w:r>
      </w:ins>
      <w:r w:rsidR="00C62B39"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r w:rsidR="00D17217">
        <w:rPr>
          <w:b/>
          <w:vertAlign w:val="superscript"/>
          <w:lang w:val="fi-FI"/>
        </w:rPr>
        <w:t>, 3</w:t>
      </w:r>
    </w:p>
    <w:bookmarkEnd w:id="0"/>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pPr>
      <w:bookmarkStart w:id="2" w:name="_Hlk484691836"/>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5C4AF492" w:rsidR="00D17217" w:rsidRPr="00ED4AAF" w:rsidRDefault="00D17217" w:rsidP="003F6AB2">
      <w:pPr>
        <w:spacing w:line="480" w:lineRule="auto"/>
      </w:pPr>
      <w:r w:rsidRPr="00ED4AAF">
        <w:t>2</w:t>
      </w:r>
      <w:r w:rsidR="00F67D57">
        <w:t xml:space="preserve"> </w:t>
      </w:r>
      <w:ins w:id="3" w:author="Joona Lehtomäki" w:date="2017-06-08T13:28:00Z">
        <w:r w:rsidR="00F67D57">
          <w:t>TBA</w:t>
        </w:r>
      </w:ins>
    </w:p>
    <w:p w14:paraId="24155BD7" w14:textId="77B2090E" w:rsidR="00C62B39" w:rsidRPr="00ED4AAF" w:rsidRDefault="00D17217" w:rsidP="00D17217">
      <w:pPr>
        <w:spacing w:line="480" w:lineRule="auto"/>
      </w:pPr>
      <w:r w:rsidRPr="00ED4AAF">
        <w:rPr>
          <w:vertAlign w:val="superscript"/>
        </w:rPr>
        <w:t>3</w:t>
      </w:r>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bookmarkEnd w:id="2"/>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79675F4F"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262A90">
        <w:t>0.1</w:t>
      </w:r>
      <w:r w:rsidR="0085640C">
        <w:t>0</w:t>
      </w:r>
      <w:r w:rsidR="00816A9A" w:rsidRPr="002915B7">
        <w:t>.0</w:t>
      </w:r>
      <w:r w:rsidRPr="002915B7">
        <w:tab/>
      </w:r>
      <w:r w:rsidR="0085640C">
        <w:t>(2017-06-02</w:t>
      </w:r>
      <w:r w:rsidR="00B36FAE">
        <w:t>)</w:t>
      </w:r>
    </w:p>
    <w:p w14:paraId="332016DF" w14:textId="32413BD8" w:rsidR="00C62B39" w:rsidRDefault="00C62B39" w:rsidP="003F6AB2">
      <w:pPr>
        <w:spacing w:line="480" w:lineRule="auto"/>
        <w:ind w:left="2610" w:hanging="2610"/>
      </w:pPr>
      <w:r w:rsidRPr="002915B7">
        <w:rPr>
          <w:b/>
        </w:rPr>
        <w:t>Manuscript statistics:</w:t>
      </w:r>
      <w:r w:rsidR="007D0F3E">
        <w:tab/>
      </w:r>
      <w:r w:rsidR="007D0F3E">
        <w:tab/>
        <w:t>229</w:t>
      </w:r>
      <w:r w:rsidR="00DA70C5">
        <w:tab/>
      </w:r>
      <w:r w:rsidR="009D5FDD">
        <w:t>words (abstract)</w:t>
      </w:r>
      <w:r w:rsidR="009D5FDD">
        <w:br/>
      </w:r>
      <w:r w:rsidR="009D5FDD">
        <w:tab/>
        <w:t>7471</w:t>
      </w:r>
      <w:r w:rsidRPr="002915B7">
        <w:t xml:space="preserve"> </w:t>
      </w:r>
      <w:r w:rsidR="00DA70C5">
        <w:tab/>
      </w:r>
      <w:r w:rsidRPr="002915B7">
        <w:t>words (main bo</w:t>
      </w:r>
      <w:r w:rsidR="00013AA5">
        <w:t>dy)</w:t>
      </w:r>
      <w:r w:rsidR="00013AA5">
        <w:br/>
      </w:r>
      <w:r w:rsidR="00013AA5">
        <w:tab/>
        <w:t>84</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4"/>
      <w:r w:rsidRPr="002915B7">
        <w:rPr>
          <w:b/>
        </w:rPr>
        <w:t xml:space="preserve">Abstract: </w:t>
      </w:r>
      <w:commentRangeEnd w:id="4"/>
      <w:r w:rsidRPr="002915B7">
        <w:rPr>
          <w:b/>
        </w:rPr>
        <w:commentReference w:id="4"/>
      </w:r>
    </w:p>
    <w:p w14:paraId="7C7E5B7F" w14:textId="77777777" w:rsidR="00C62B39" w:rsidRPr="002915B7" w:rsidRDefault="00C62B39" w:rsidP="003F6AB2">
      <w:pPr>
        <w:spacing w:line="480" w:lineRule="auto"/>
        <w:rPr>
          <w:b/>
        </w:rPr>
      </w:pPr>
    </w:p>
    <w:p w14:paraId="168915C5" w14:textId="21196752" w:rsidR="00C62B39" w:rsidRPr="002915B7" w:rsidRDefault="00191AF7" w:rsidP="003F6AB2">
      <w:pPr>
        <w:spacing w:line="480" w:lineRule="auto"/>
      </w:pPr>
      <w:del w:id="5" w:author="Joona Lehtomäki" w:date="2017-06-11T15:16:00Z">
        <w:r w:rsidRPr="002915B7" w:rsidDel="00807EF3">
          <w:delText>Spatial i</w:delText>
        </w:r>
      </w:del>
      <w:ins w:id="6" w:author="Joona Lehtomäki" w:date="2017-06-11T15:16:00Z">
        <w:r w:rsidR="00807EF3">
          <w:t>I</w:t>
        </w:r>
      </w:ins>
      <w:r w:rsidRPr="002915B7">
        <w:t xml:space="preserve">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w:t>
      </w:r>
      <w:del w:id="7" w:author="Joona Lehtomäki" w:date="2017-06-11T15:19:00Z">
        <w:r w:rsidR="004421D6" w:rsidRPr="002915B7" w:rsidDel="00807EF3">
          <w:delText xml:space="preserve">in </w:delText>
        </w:r>
      </w:del>
      <w:ins w:id="8" w:author="Joona Lehtomäki" w:date="2017-06-11T15:19:00Z">
        <w:r w:rsidR="00807EF3">
          <w:t>for</w:t>
        </w:r>
        <w:r w:rsidR="00807EF3" w:rsidRPr="002915B7">
          <w:t xml:space="preserve"> </w:t>
        </w:r>
      </w:ins>
      <w:r w:rsidR="004421D6" w:rsidRPr="002915B7">
        <w:t>spatial conservation prioritization</w:t>
      </w:r>
      <w:r w:rsidR="00C62B39" w:rsidRPr="002915B7">
        <w:t xml:space="preserve"> (</w:t>
      </w:r>
      <w:del w:id="9" w:author="Joona Lehtomäki" w:date="2017-06-11T15:20:00Z">
        <w:r w:rsidR="00C62B39" w:rsidRPr="002915B7" w:rsidDel="0022115E">
          <w:delText>rarity-weighted richness</w:delText>
        </w:r>
      </w:del>
      <w:ins w:id="10" w:author="Joona Lehtomäki" w:date="2017-06-11T15:20:00Z">
        <w:r w:rsidR="0022115E">
          <w:t>simple scoring</w:t>
        </w:r>
      </w:ins>
      <w:r w:rsidR="00C62B39" w:rsidRPr="002915B7">
        <w:t xml:space="preserve">, </w:t>
      </w:r>
      <w:del w:id="11" w:author="Joona Lehtomäki" w:date="2017-06-11T15:20:00Z">
        <w:r w:rsidR="00C62B39" w:rsidRPr="002915B7" w:rsidDel="0022115E">
          <w:delText xml:space="preserve">Zonation </w:delText>
        </w:r>
      </w:del>
      <w:ins w:id="12" w:author="Joona Lehtomäki" w:date="2017-06-11T15:20:00Z">
        <w:r w:rsidR="0022115E">
          <w:t>heuristic</w:t>
        </w:r>
        <w:r w:rsidR="0022115E" w:rsidRPr="002915B7">
          <w:t xml:space="preserve"> </w:t>
        </w:r>
      </w:ins>
      <w:r w:rsidR="00C62B39" w:rsidRPr="002915B7">
        <w:t xml:space="preserve">and </w:t>
      </w:r>
      <w:del w:id="13" w:author="Joona Lehtomäki" w:date="2017-06-11T15:20:00Z">
        <w:r w:rsidR="00C62B39" w:rsidRPr="002915B7" w:rsidDel="0022115E">
          <w:delText>integer linear programming</w:delText>
        </w:r>
      </w:del>
      <w:ins w:id="14" w:author="Joona Lehtomäki" w:date="2017-06-11T15:20:00Z">
        <w:r w:rsidR="0022115E">
          <w:t>exact optimization</w:t>
        </w:r>
      </w:ins>
      <w:r w:rsidR="00C62B39" w:rsidRPr="002915B7">
        <w:t>)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w:t>
      </w:r>
      <w:del w:id="15" w:author="Joona Lehtomäki" w:date="2017-06-11T15:21:00Z">
        <w:r w:rsidR="003321B9" w:rsidRPr="002915B7" w:rsidDel="000843C4">
          <w:delText>a great deal</w:delText>
        </w:r>
      </w:del>
      <w:ins w:id="16" w:author="Joona Lehtomäki" w:date="2017-06-11T15:21:00Z">
        <w:r w:rsidR="000843C4">
          <w:t>substantially</w:t>
        </w:r>
      </w:ins>
      <w:r w:rsidR="005B18FE">
        <w:t xml:space="preserve">. </w:t>
      </w:r>
      <w:r w:rsidR="00D46FCF">
        <w:t>Priority rank patterns for biodiversity and ESs are almost complements</w:t>
      </w:r>
      <w:r w:rsidR="00746022">
        <w:t xml:space="preserve"> to each other. </w:t>
      </w:r>
      <w:del w:id="17" w:author="Joona Lehtomäki" w:date="2017-06-11T15:21:00Z">
        <w:r w:rsidR="00746022" w:rsidDel="007341F9">
          <w:delText>While the performance of the three methods is very similar, the top-fraction of solutions overlap spatially only moderately.</w:delText>
        </w:r>
        <w:r w:rsidR="00D46FCF" w:rsidDel="007341F9">
          <w:delText xml:space="preserve"> </w:delText>
        </w:r>
      </w:del>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w:t>
      </w:r>
      <w:commentRangeStart w:id="18"/>
      <w:r w:rsidR="00C62B39" w:rsidRPr="002915B7">
        <w:t>representing</w:t>
      </w:r>
      <w:commentRangeEnd w:id="18"/>
      <w:r w:rsidR="009C7B2B">
        <w:rPr>
          <w:rStyle w:val="CommentReference"/>
        </w:rPr>
        <w:commentReference w:id="18"/>
      </w:r>
      <w:r w:rsidR="00C62B39" w:rsidRPr="002915B7">
        <w:t xml:space="preserve">.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t xml:space="preserve">1. </w:t>
      </w:r>
      <w:r w:rsidR="00731BB1" w:rsidRPr="002915B7">
        <w:t>Introduction</w:t>
      </w:r>
      <w:r w:rsidR="00C62B39" w:rsidRPr="002915B7">
        <w:commentReference w:id="19"/>
      </w:r>
    </w:p>
    <w:p w14:paraId="2E78C250" w14:textId="77777777" w:rsidR="00C62B39" w:rsidRPr="002915B7" w:rsidRDefault="00C62B39" w:rsidP="003F6AB2">
      <w:pPr>
        <w:spacing w:line="480" w:lineRule="auto"/>
      </w:pPr>
    </w:p>
    <w:p w14:paraId="69C3419D" w14:textId="1770C80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w:t>
      </w:r>
      <w:del w:id="20" w:author="Joona Lehtomäki" w:date="2017-06-11T15:27:00Z">
        <w:r w:rsidR="008F75ED" w:rsidDel="00B71140">
          <w:delText xml:space="preserve">learned </w:delText>
        </w:r>
      </w:del>
      <w:ins w:id="21" w:author="Joona Lehtomäki" w:date="2017-06-11T15:27:00Z">
        <w:r w:rsidR="00B71140">
          <w:t xml:space="preserve">acquired </w:t>
        </w:r>
      </w:ins>
      <w:r w:rsidR="008F75ED">
        <w:t>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w:t>
      </w:r>
      <w:del w:id="22" w:author="Joona Lehtomäki" w:date="2017-06-11T15:27:00Z">
        <w:r w:rsidR="00EE0002" w:rsidRPr="002915B7" w:rsidDel="00AA0EC0">
          <w:delText>species occurrence</w:delText>
        </w:r>
      </w:del>
      <w:ins w:id="23" w:author="Joona Lehtomäki" w:date="2017-06-11T15:27:00Z">
        <w:r w:rsidR="00AA0EC0">
          <w:t>biodiversity</w:t>
        </w:r>
      </w:ins>
      <w:r w:rsidR="00EE0002" w:rsidRPr="002915B7">
        <w:t xml:space="preserv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w:t>
      </w:r>
      <w:del w:id="24" w:author="Joona Lehtomäki" w:date="2017-06-11T15:27:00Z">
        <w:r w:rsidR="00BC225C" w:rsidRPr="002915B7" w:rsidDel="00FB1E3D">
          <w:delText>is most likely</w:delText>
        </w:r>
      </w:del>
      <w:ins w:id="25" w:author="Joona Lehtomäki" w:date="2017-06-11T15:27:00Z">
        <w:r w:rsidR="00FB1E3D">
          <w:t>may well be</w:t>
        </w:r>
      </w:ins>
      <w:r w:rsidR="00BC225C" w:rsidRPr="002915B7">
        <w:t xml:space="preserve">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FFCF3D8"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 xml:space="preserve">these methods </w:t>
      </w:r>
      <w:r w:rsidR="0031759A" w:rsidRPr="00DE3EDF">
        <w:t>ar</w:t>
      </w:r>
      <w:r w:rsidR="000669C9" w:rsidRPr="00DE3EDF">
        <w:t>e</w:t>
      </w:r>
      <w:r w:rsidR="0031759A" w:rsidRPr="00DE3EDF">
        <w:t xml:space="preserve"> </w:t>
      </w:r>
      <w:r w:rsidR="000669C9" w:rsidRPr="00DE3EDF">
        <w:t>i</w:t>
      </w:r>
      <w:r w:rsidR="0031759A" w:rsidRPr="00DE3EDF">
        <w:t>nclu</w:t>
      </w:r>
      <w:r w:rsidR="000669C9" w:rsidRPr="00DE3EDF">
        <w:t>ding</w:t>
      </w:r>
      <w:r w:rsidR="0031759A" w:rsidRPr="00DE3EDF">
        <w:t xml:space="preserve"> the built-in, and often implicit, </w:t>
      </w:r>
      <w:r w:rsidR="00F45FFA" w:rsidRPr="00DE3EDF">
        <w:t>assumptions</w:t>
      </w:r>
      <w:r w:rsidR="000669C9" w:rsidRPr="00DE3EDF">
        <w:t xml:space="preserve"> underlying the methods</w:t>
      </w:r>
      <w:r w:rsidR="00F45FFA" w:rsidRPr="00DE3EDF">
        <w:t xml:space="preserve">. </w:t>
      </w:r>
      <w:r w:rsidR="00977499" w:rsidRPr="00DE3EDF">
        <w:t>Providing decision</w:t>
      </w:r>
      <w:r w:rsidR="00B03D38" w:rsidRPr="00DE3EDF">
        <w:t>-</w:t>
      </w:r>
      <w:r w:rsidR="00977499" w:rsidRPr="00DE3EDF">
        <w:t xml:space="preserve">support using models and computational tools is complicated </w:t>
      </w:r>
      <w:r w:rsidR="009E4B11" w:rsidRPr="00DE3EDF">
        <w:t xml:space="preserve">and </w:t>
      </w:r>
      <w:r w:rsidR="00D066BC" w:rsidRPr="00DE3EDF">
        <w:t xml:space="preserve">fraught with potential problems related to technical </w:t>
      </w:r>
      <w:r w:rsidR="00D066BC" w:rsidRPr="00DE3EDF">
        <w:fldChar w:fldCharType="begin" w:fldLock="1"/>
      </w:r>
      <w:r w:rsidR="003106FC" w:rsidRPr="00DE3EDF">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1410B8">
        <w:rPr>
          <w:lang w:val="nl-NL"/>
          <w:rPrChange w:id="26" w:author="Joona Lehtomäki" w:date="2017-06-29T14:17:00Z">
            <w:rPr/>
          </w:rPrChange>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DE3EDF">
        <w:fldChar w:fldCharType="separate"/>
      </w:r>
      <w:r w:rsidR="00D066BC" w:rsidRPr="001410B8">
        <w:rPr>
          <w:noProof/>
          <w:lang w:val="nl-NL"/>
          <w:rPrChange w:id="27" w:author="Joona Lehtomäki" w:date="2017-06-29T14:17:00Z">
            <w:rPr>
              <w:noProof/>
            </w:rPr>
          </w:rPrChange>
        </w:rPr>
        <w:t>(Langford et al. 2011; Verburg et al. 2015)</w:t>
      </w:r>
      <w:r w:rsidR="00D066BC" w:rsidRPr="00DE3EDF">
        <w:fldChar w:fldCharType="end"/>
      </w:r>
      <w:r w:rsidR="00D066BC" w:rsidRPr="001410B8">
        <w:rPr>
          <w:lang w:val="nl-NL"/>
          <w:rPrChange w:id="28" w:author="Joona Lehtomäki" w:date="2017-06-29T14:17:00Z">
            <w:rPr/>
          </w:rPrChange>
        </w:rPr>
        <w:t xml:space="preserve">, social </w:t>
      </w:r>
      <w:r w:rsidR="00D066BC" w:rsidRPr="00DE3EDF">
        <w:fldChar w:fldCharType="begin" w:fldLock="1"/>
      </w:r>
      <w:r w:rsidR="00D066BC" w:rsidRPr="001410B8">
        <w:rPr>
          <w:lang w:val="nl-NL"/>
          <w:rPrChange w:id="29" w:author="Joona Lehtomäki" w:date="2017-06-29T14:17:00Z">
            <w:rPr/>
          </w:rPrChange>
        </w:rPr>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DE3EDF">
        <w:fldChar w:fldCharType="separate"/>
      </w:r>
      <w:r w:rsidR="00D066BC" w:rsidRPr="001410B8">
        <w:rPr>
          <w:noProof/>
          <w:lang w:val="nl-NL"/>
          <w:rPrChange w:id="30" w:author="Joona Lehtomäki" w:date="2017-06-29T14:17:00Z">
            <w:rPr>
              <w:noProof/>
            </w:rPr>
          </w:rPrChange>
        </w:rPr>
        <w:t>(Voinov and Bousquet 2010; Hämäläinen 2015)</w:t>
      </w:r>
      <w:r w:rsidR="00D066BC" w:rsidRPr="00DE3EDF">
        <w:fldChar w:fldCharType="end"/>
      </w:r>
      <w:r w:rsidR="00D066BC" w:rsidRPr="001410B8">
        <w:rPr>
          <w:lang w:val="nl-NL"/>
          <w:rPrChange w:id="31" w:author="Joona Lehtomäki" w:date="2017-06-29T14:17:00Z">
            <w:rPr/>
          </w:rPrChange>
        </w:rPr>
        <w:t xml:space="preserve"> and policy </w:t>
      </w:r>
      <w:r w:rsidR="003106FC" w:rsidRPr="00DE3EDF">
        <w:fldChar w:fldCharType="begin" w:fldLock="1"/>
      </w:r>
      <w:r w:rsidR="00862D7D" w:rsidRPr="001410B8">
        <w:rPr>
          <w:lang w:val="nl-NL"/>
          <w:rPrChange w:id="32" w:author="Joona Lehtomäki" w:date="2017-06-29T14:17:00Z">
            <w:rPr/>
          </w:rPrChange>
        </w:rPr>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w:instrText>
      </w:r>
      <w:r w:rsidR="00862D7D" w:rsidRPr="001806E4">
        <w:rPr>
          <w:rPrChange w:id="33" w:author="Joona Lehtomäki" w:date="2017-07-10T09:20:00Z">
            <w:rPr/>
          </w:rPrChange>
        </w:rPr>
        <w:instrText xml:space="preserve"> from environmental policy assessments by policy actors.", "author" : [ { "dropping-particle" : "", "family" : "Voorn", "given" : "G A K", "non-dropping-particle" : "van", "parse-names" : false, "suffix" : "" }, { "dropping-particle" : "", "family" : "Verburg", "given" : "R W</w:instrText>
      </w:r>
      <w:r w:rsidR="00862D7D" w:rsidRPr="00DE3EDF">
        <w:instrText>",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DE3EDF">
        <w:fldChar w:fldCharType="separate"/>
      </w:r>
      <w:r w:rsidR="003106FC" w:rsidRPr="00DE3EDF">
        <w:rPr>
          <w:noProof/>
        </w:rPr>
        <w:t>(van Voorn et al. 2016)</w:t>
      </w:r>
      <w:r w:rsidR="003106FC" w:rsidRPr="00DE3EDF">
        <w:fldChar w:fldCharType="end"/>
      </w:r>
      <w:r w:rsidR="003106FC" w:rsidRPr="00DE3EDF">
        <w:t xml:space="preserve"> </w:t>
      </w:r>
      <w:r w:rsidR="00D066BC" w:rsidRPr="00DE3EDF">
        <w:t xml:space="preserve">aspects of </w:t>
      </w:r>
      <w:r w:rsidR="009E4B11" w:rsidRPr="00DE3EDF">
        <w:t>decision-making</w:t>
      </w:r>
      <w:r w:rsidR="00D066BC" w:rsidRPr="00DE3EDF">
        <w:t xml:space="preserve">. </w:t>
      </w:r>
      <w:r w:rsidR="00433FCA" w:rsidRPr="00DE3EDF">
        <w:t>Only through being open and explicit about the underlying assumption</w:t>
      </w:r>
      <w:ins w:id="34" w:author="Joona Lehtomäki" w:date="2017-06-11T15:27:00Z">
        <w:r w:rsidR="003748E7" w:rsidRPr="00DE3EDF">
          <w:t>s</w:t>
        </w:r>
      </w:ins>
      <w:r w:rsidR="00433FCA" w:rsidRPr="00DE3EDF">
        <w:t>, can we start to alleviate such problems.</w:t>
      </w:r>
    </w:p>
    <w:p w14:paraId="5FC75EC0" w14:textId="77777777" w:rsidR="005F0209" w:rsidRDefault="005F0209" w:rsidP="003F6AB2">
      <w:pPr>
        <w:spacing w:line="480" w:lineRule="auto"/>
      </w:pPr>
    </w:p>
    <w:p w14:paraId="7E8AC403" w14:textId="249F971C"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 xml:space="preserve">Regardless of how ESs and biodiversity are conceptualized in the </w:t>
      </w:r>
      <w:del w:id="35" w:author="Joona Lehtomäki" w:date="2017-06-11T15:28:00Z">
        <w:r w:rsidR="00524F53" w:rsidDel="002613FC">
          <w:delText>model</w:delText>
        </w:r>
      </w:del>
      <w:ins w:id="36" w:author="Joona Lehtomäki" w:date="2017-06-11T15:28:00Z">
        <w:r w:rsidR="002613FC">
          <w:t>framework</w:t>
        </w:r>
      </w:ins>
      <w:r w:rsidR="006C7504" w:rsidRPr="002915B7">
        <w:t>, the (spatial) planning problems generally</w:t>
      </w:r>
      <w:r w:rsidR="00440F65" w:rsidRPr="002915B7">
        <w:t xml:space="preserve"> involve multiple objectives</w:t>
      </w:r>
      <w:r w:rsidR="005B4F6A">
        <w:t xml:space="preserve">: species should be protected where they are and ES supply should be maximized where </w:t>
      </w:r>
      <w:del w:id="37" w:author="Joona Lehtomäki" w:date="2017-06-11T15:28:00Z">
        <w:r w:rsidR="005B4F6A" w:rsidDel="00CB1BAD">
          <w:delText>there is</w:delText>
        </w:r>
      </w:del>
      <w:ins w:id="38" w:author="Joona Lehtomäki" w:date="2017-06-11T15:28:00Z">
        <w:r w:rsidR="00CB1BAD">
          <w:t xml:space="preserve">they can </w:t>
        </w:r>
      </w:ins>
      <w:ins w:id="39" w:author="Joona Lehtomäki" w:date="2017-06-11T15:29:00Z">
        <w:r w:rsidR="00320AB9">
          <w:t>fulfill</w:t>
        </w:r>
      </w:ins>
      <w:r w:rsidR="005B4F6A">
        <w:t xml:space="preserve"> demand.</w:t>
      </w:r>
      <w:r w:rsidR="006C7504" w:rsidRPr="002915B7">
        <w:t xml:space="preserve"> </w:t>
      </w:r>
      <w:r w:rsidR="000E74F5">
        <w:t>MCDA</w:t>
      </w:r>
      <w:r w:rsidR="00440F65" w:rsidRPr="002915B7">
        <w:t xml:space="preserve"> is a branch of decision analysis dedicated </w:t>
      </w:r>
      <w:del w:id="40" w:author="Joona Lehtomäki" w:date="2017-06-11T15:28:00Z">
        <w:r w:rsidR="00440F65" w:rsidRPr="002915B7" w:rsidDel="007F7E62">
          <w:delText xml:space="preserve">for </w:delText>
        </w:r>
      </w:del>
      <w:ins w:id="41" w:author="Joona Lehtomäki" w:date="2017-06-11T15:28:00Z">
        <w:r w:rsidR="007F7E62">
          <w:t>to</w:t>
        </w:r>
        <w:r w:rsidR="007F7E62" w:rsidRPr="002915B7">
          <w:t xml:space="preserve"> </w:t>
        </w:r>
      </w:ins>
      <w:r w:rsidR="00440F65" w:rsidRPr="002915B7">
        <w:t xml:space="preserve">establishing </w:t>
      </w:r>
      <w:ins w:id="42" w:author="Joona Lehtomäki" w:date="2017-06-11T15:29:00Z">
        <w:r w:rsidR="007F7E62">
          <w:t xml:space="preserve">the </w:t>
        </w:r>
      </w:ins>
      <w:r w:rsidR="00440F65" w:rsidRPr="002915B7">
        <w:t xml:space="preserve">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ins w:id="43" w:author="Joona Lehtomäki" w:date="2017-06-11T15:30:00Z">
        <w:r w:rsidR="00410D3F">
          <w:t xml:space="preserve"> covering</w:t>
        </w:r>
      </w:ins>
      <w:del w:id="44" w:author="Joona Lehtomäki" w:date="2017-06-11T15:30:00Z">
        <w:r w:rsidR="00910977" w:rsidDel="00410D3F">
          <w:delText xml:space="preserve">. It </w:delText>
        </w:r>
        <w:r w:rsidR="00440F65" w:rsidRPr="002915B7" w:rsidDel="00410D3F">
          <w:delText>covers</w:delText>
        </w:r>
      </w:del>
      <w:r w:rsidR="00440F65" w:rsidRPr="002915B7">
        <w:t xml:space="preserve"> a broad range of methods, some of which are</w:t>
      </w:r>
      <w:del w:id="45" w:author="Joona Lehtomäki" w:date="2017-06-11T15:31:00Z">
        <w:r w:rsidR="00440F65" w:rsidRPr="002915B7" w:rsidDel="00ED5E69">
          <w:delText xml:space="preserve"> also </w:delText>
        </w:r>
      </w:del>
      <w:ins w:id="46" w:author="Joona Lehtomäki" w:date="2017-06-11T15:31:00Z">
        <w:r w:rsidR="00A62DE8">
          <w:t xml:space="preserve"> </w:t>
        </w:r>
      </w:ins>
      <w:r w:rsidR="00440F65" w:rsidRPr="002915B7">
        <w:t xml:space="preserve">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19ACCD2D" w:rsidR="00743880" w:rsidRDefault="00743880" w:rsidP="0027199E">
      <w:pPr>
        <w:spacing w:line="480" w:lineRule="auto"/>
      </w:pPr>
      <w:r w:rsidRPr="002915B7">
        <w:t>S</w:t>
      </w:r>
      <w:r w:rsidR="00292A45">
        <w:t>patial conservation prioritization</w:t>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00BA6C5F">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id" : "ITEM-3",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3",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Wilson et al. 2007; Moilanen et al. 2009; Kukkala and Moilanen 2012)", "plainTextFormattedCitation" : "(Wilson et al. 2007; Moilanen et al. 2009; Kukkala and Moilanen 2012)", "previouslyFormattedCitation" : "(Wilson et al. 2007; Moilanen et al. 2009; Kukkala and Moilanen 2012)" }, "properties" : { "noteIndex" : 0 }, "schema" : "https://github.com/citation-style-language/schema/raw/master/csl-citation.json" }</w:instrText>
      </w:r>
      <w:r w:rsidRPr="002915B7">
        <w:fldChar w:fldCharType="separate"/>
      </w:r>
      <w:r w:rsidR="00B76ED6" w:rsidRPr="00B76ED6">
        <w:rPr>
          <w:noProof/>
        </w:rPr>
        <w:t>(Wilson et al. 2007; Moilanen et al.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CE470D">
        <w:t>SCP problem</w:t>
      </w:r>
      <w:r w:rsidR="00F11BE8">
        <w:t>s are</w:t>
      </w:r>
      <w:r w:rsidR="00CE470D">
        <w:t xml:space="preserve"> commonly </w:t>
      </w:r>
      <w:r w:rsidR="00F11BE8">
        <w:t xml:space="preserve">solved by analyzing the relevant features (e.g. species or ecosystem services) as spatially uniform grids where each </w:t>
      </w:r>
      <w:r w:rsidR="00D13BC3">
        <w:t>cell</w:t>
      </w:r>
      <w:r w:rsidR="00F11BE8">
        <w:t xml:space="preserve"> (</w:t>
      </w:r>
      <w:r w:rsidR="00D13BC3">
        <w:t>or planning unit more broadly</w:t>
      </w:r>
      <w:r w:rsidR="00F11BE8">
        <w:t xml:space="preserve">) can be either selected or not conditional to relevant decision-making constraints (e.g. costs). The problem to solve then becomes which </w:t>
      </w:r>
      <w:del w:id="47" w:author="Joona Lehtomäki" w:date="2017-06-11T15:34:00Z">
        <w:r w:rsidR="00D13BC3" w:rsidDel="00E43699">
          <w:delText>cells</w:delText>
        </w:r>
        <w:r w:rsidR="00F11BE8" w:rsidDel="00E43699">
          <w:delText xml:space="preserve"> to select</w:delText>
        </w:r>
      </w:del>
      <w:ins w:id="48" w:author="Joona Lehtomäki" w:date="2017-06-11T15:34:00Z">
        <w:r w:rsidR="00E43699">
          <w:t>areas to prioritize</w:t>
        </w:r>
      </w:ins>
      <w:r w:rsidR="00F11BE8">
        <w:t xml:space="preserve"> given the occurrence of features and relevant constraints. Technically, this problem has two important facets: 1) how conservation value is aggregated over multiple features</w:t>
      </w:r>
      <w:ins w:id="49" w:author="Joona Lehtomäki" w:date="2017-06-15T09:56:00Z">
        <w:r w:rsidR="00EF0137">
          <w:t xml:space="preserve"> (aggregation </w:t>
        </w:r>
        <w:r w:rsidR="00CC289B">
          <w:t>step</w:t>
        </w:r>
        <w:r w:rsidR="00EF0137">
          <w:t>)</w:t>
        </w:r>
      </w:ins>
      <w:r w:rsidR="00F11BE8">
        <w:t>, and 2) how is the suitable subset of planning units selected out of all possible combinations</w:t>
      </w:r>
      <w:ins w:id="50" w:author="Joona Lehtomäki" w:date="2017-06-15T09:56:00Z">
        <w:r w:rsidR="00CC289B">
          <w:t xml:space="preserve"> (selection step)</w:t>
        </w:r>
      </w:ins>
      <w:r w:rsidR="00F11BE8">
        <w:t xml:space="preserve">. Both of these facets are defined </w:t>
      </w:r>
      <w:del w:id="51" w:author="Joona Lehtomäki" w:date="2017-06-11T15:35:00Z">
        <w:r w:rsidR="00F11BE8" w:rsidDel="00574A09">
          <w:delText xml:space="preserve">but </w:delText>
        </w:r>
      </w:del>
      <w:ins w:id="52" w:author="Joona Lehtomäki" w:date="2017-06-11T15:35:00Z">
        <w:r w:rsidR="00574A09">
          <w:t xml:space="preserve">by </w:t>
        </w:r>
      </w:ins>
      <w:r w:rsidR="00F11BE8">
        <w:t>the method used.</w:t>
      </w:r>
      <w:ins w:id="53" w:author="Joona Lehtomäki" w:date="2017-06-15T10:06:00Z">
        <w:r w:rsidR="00B6146F">
          <w:t xml:space="preserve"> </w:t>
        </w:r>
        <w:r w:rsidR="00B6146F"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B6146F" w:rsidRPr="002915B7">
          <w:fldChar w:fldCharType="begin" w:fldLock="1"/>
        </w:r>
        <w:r w:rsidR="00B6146F"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B6146F" w:rsidRPr="006000D0">
          <w: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B6146F" w:rsidRPr="002915B7">
          <w:fldChar w:fldCharType="separate"/>
        </w:r>
        <w:r w:rsidR="00B6146F" w:rsidRPr="006000D0">
          <w:rPr>
            <w:noProof/>
          </w:rPr>
          <w:t>(Wilson et al. 2009; Cimon-Morin et al. 2016)</w:t>
        </w:r>
        <w:r w:rsidR="00B6146F" w:rsidRPr="002915B7">
          <w:fldChar w:fldCharType="end"/>
        </w:r>
        <w:r w:rsidR="00B6146F" w:rsidRPr="006000D0">
          <w:t xml:space="preserve">. </w:t>
        </w:r>
      </w:ins>
      <w:del w:id="54" w:author="Joona Lehtomäki" w:date="2017-06-15T10:06:00Z">
        <w:r w:rsidR="00F11BE8" w:rsidDel="00B6146F">
          <w:delText xml:space="preserve"> </w:delText>
        </w:r>
      </w:del>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r w:rsidR="00625707">
        <w:t xml:space="preserve"> aiming at </w:t>
      </w:r>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p>
    <w:p w14:paraId="63765B29" w14:textId="77777777" w:rsidR="00743880" w:rsidRDefault="00743880" w:rsidP="003F6AB2">
      <w:pPr>
        <w:spacing w:line="480" w:lineRule="auto"/>
      </w:pPr>
    </w:p>
    <w:p w14:paraId="16C60E59" w14:textId="0974E968" w:rsidR="00566141"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 xml:space="preserve">he simplest way of calculating the aggregate value, and ultimately the priority, of a given location is simply to give that location </w:t>
      </w:r>
      <w:ins w:id="55" w:author="Joona Lehtomäki" w:date="2017-06-11T15:35:00Z">
        <w:r w:rsidR="00C7521F">
          <w:t xml:space="preserve">a </w:t>
        </w:r>
      </w:ins>
      <w:r w:rsidR="00133504" w:rsidRPr="002915B7">
        <w:t>score base</w:t>
      </w:r>
      <w:r w:rsidR="00967C86">
        <w:t>d on features that occur there.</w:t>
      </w:r>
      <w:r w:rsidR="008D7CCF">
        <w:t xml:space="preserve"> </w:t>
      </w:r>
      <w:r w:rsidR="008D7CCF" w:rsidRPr="002915B7">
        <w:t>This scoring can be done</w:t>
      </w:r>
      <w:del w:id="56" w:author="Joona Lehtomäki" w:date="2017-06-11T15:35:00Z">
        <w:r w:rsidR="008D7CCF" w:rsidRPr="002915B7" w:rsidDel="002A1C1C">
          <w:delText xml:space="preserve"> in </w:delText>
        </w:r>
      </w:del>
      <w:ins w:id="57" w:author="Joona Lehtomäki" w:date="2017-06-11T15:35:00Z">
        <w:r w:rsidR="00D52D44">
          <w:t xml:space="preserve"> </w:t>
        </w:r>
      </w:ins>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r w:rsidR="00237059">
        <w:t xml:space="preserve">Simple scoring as </w:t>
      </w:r>
      <w:ins w:id="58" w:author="Joona Lehtomäki" w:date="2017-06-11T15:36:00Z">
        <w:r w:rsidR="00D13AAD">
          <w:t xml:space="preserve">a </w:t>
        </w:r>
      </w:ins>
      <w:r w:rsidR="00237059">
        <w:t>value-aggregation method</w:t>
      </w:r>
      <w:r w:rsidR="00727301">
        <w:t xml:space="preserve"> </w:t>
      </w:r>
      <w:r w:rsidR="00237059">
        <w:t xml:space="preserve">is common in MCDA and sometimes also in SCP. </w:t>
      </w:r>
      <w:r w:rsidR="003E6875" w:rsidRPr="002915B7">
        <w:t>However, just counting the occurrence of features does not account</w:t>
      </w:r>
      <w:ins w:id="59" w:author="Joona Lehtomäki" w:date="2017-06-11T15:36:00Z">
        <w:r w:rsidR="001B16FA">
          <w:t xml:space="preserve"> for</w:t>
        </w:r>
      </w:ins>
      <w:r w:rsidR="003E6875" w:rsidRPr="002915B7">
        <w:t xml:space="preserve"> how relatively common or rare any give feature is. </w:t>
      </w:r>
      <w:r w:rsidR="007B55BA" w:rsidRPr="002915B7">
        <w:t xml:space="preserve">A </w:t>
      </w:r>
      <w:r w:rsidR="00C62B39" w:rsidRPr="002915B7">
        <w:t>richness score</w:t>
      </w:r>
      <w:r w:rsidR="007B55BA" w:rsidRPr="002915B7">
        <w:t xml:space="preserve"> adjusted </w:t>
      </w:r>
      <w:r w:rsidR="00D226FD">
        <w:t>with</w:t>
      </w:r>
      <w:r w:rsidR="007B55BA" w:rsidRPr="002915B7">
        <w:t xml:space="preserve">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r w:rsidR="00D226FD">
        <w:t xml:space="preserve">: </w:t>
      </w:r>
      <w:r w:rsidR="003D299A">
        <w:t xml:space="preserve">the value aggregation is </w:t>
      </w:r>
      <w:ins w:id="60" w:author="Joona Lehtomäki" w:date="2017-06-11T15:37:00Z">
        <w:r w:rsidR="0003233F">
          <w:t xml:space="preserve">a </w:t>
        </w:r>
      </w:ins>
      <w:r w:rsidR="003D299A">
        <w:t>simple sum of rarity-weighted occurrences of features in a given ce</w:t>
      </w:r>
      <w:r w:rsidR="00CC2272">
        <w:t>ll</w:t>
      </w:r>
      <w:r w:rsidR="00C62B39" w:rsidRPr="002915B7">
        <w:t>.</w:t>
      </w:r>
      <w:r w:rsidR="00D13BC3">
        <w:t xml:space="preserve"> The highest priority cells</w:t>
      </w:r>
      <w:r w:rsidR="00121637">
        <w:t xml:space="preserve"> </w:t>
      </w:r>
      <w:r w:rsidR="003325E2">
        <w:t>are the ones with the highest RWR score and there is no need for</w:t>
      </w:r>
      <w:ins w:id="61" w:author="Joona Lehtomäki" w:date="2017-06-11T15:37:00Z">
        <w:r w:rsidR="001947C8">
          <w:t xml:space="preserve"> an</w:t>
        </w:r>
      </w:ins>
      <w:r w:rsidR="003325E2">
        <w:t xml:space="preserve"> additional selection </w:t>
      </w:r>
      <w:del w:id="62" w:author="Joona Lehtomäki" w:date="2017-06-15T09:57:00Z">
        <w:r w:rsidR="003325E2" w:rsidDel="00D47BF0">
          <w:delText>phase</w:delText>
        </w:r>
      </w:del>
      <w:ins w:id="63" w:author="Joona Lehtomäki" w:date="2017-06-15T09:57:00Z">
        <w:r w:rsidR="00D47BF0">
          <w:t>step</w:t>
        </w:r>
      </w:ins>
      <w:r w:rsidR="003325E2">
        <w:t>.</w:t>
      </w:r>
      <w:r w:rsidR="00611CD8">
        <w:t xml:space="preserve"> </w:t>
      </w:r>
      <w:r w:rsidR="00121637">
        <w:t>F</w:t>
      </w:r>
      <w:r w:rsidR="00C62B39" w:rsidRPr="002915B7">
        <w:t xml:space="preserve">or simple prioritization problems RWR </w:t>
      </w:r>
      <w:r w:rsidR="00121637">
        <w:t xml:space="preserve">also </w:t>
      </w:r>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566141">
        <w:rPr>
          <w:rStyle w:val="CommentReference"/>
        </w:rPr>
        <w:commentReference w:id="64"/>
      </w:r>
    </w:p>
    <w:p w14:paraId="5A293AB8" w14:textId="77777777" w:rsidR="00566141" w:rsidRDefault="00566141" w:rsidP="003F6AB2">
      <w:pPr>
        <w:spacing w:line="480" w:lineRule="auto"/>
      </w:pPr>
    </w:p>
    <w:p w14:paraId="3506D620" w14:textId="5EAE9BB3" w:rsidR="00200B04" w:rsidRDefault="00F97A0B" w:rsidP="003F6AB2">
      <w:pPr>
        <w:spacing w:line="480" w:lineRule="auto"/>
      </w:pPr>
      <w:commentRangeStart w:id="65"/>
      <w:r>
        <w:t>Prioritization</w:t>
      </w:r>
      <w:r w:rsidR="00C62B39" w:rsidRPr="002915B7">
        <w:t xml:space="preserve"> </w:t>
      </w:r>
      <w:commentRangeEnd w:id="65"/>
      <w:r w:rsidR="009C7B2B">
        <w:rPr>
          <w:rStyle w:val="CommentReference"/>
        </w:rPr>
        <w:commentReference w:id="65"/>
      </w:r>
      <w:r w:rsidR="00C62B39" w:rsidRPr="002915B7">
        <w:t xml:space="preserve">problems </w:t>
      </w:r>
      <w:r w:rsidR="003D708C">
        <w:t>may</w:t>
      </w:r>
      <w:r w:rsidR="00C62B39" w:rsidRPr="002915B7">
        <w:t xml:space="preserve"> also </w:t>
      </w:r>
      <w:r w:rsidR="003D5414">
        <w:t xml:space="preserve">be </w:t>
      </w:r>
      <w:r w:rsidR="00C62B39" w:rsidRPr="002915B7">
        <w:t xml:space="preserve">solvable </w:t>
      </w:r>
      <w:del w:id="66" w:author="Joona Lehtomäki" w:date="2017-06-15T09:59:00Z">
        <w:r w:rsidR="00C62B39" w:rsidRPr="002915B7" w:rsidDel="003E09C2">
          <w:delText xml:space="preserve">exactly </w:delText>
        </w:r>
      </w:del>
      <w:ins w:id="67" w:author="Joona Lehtomäki" w:date="2017-06-15T09:59:00Z">
        <w:r w:rsidR="003E09C2">
          <w:t>in a mathematically exact manner by</w:t>
        </w:r>
        <w:r w:rsidR="003E09C2" w:rsidRPr="002915B7">
          <w:t xml:space="preserve"> </w:t>
        </w:r>
      </w:ins>
      <w:r w:rsidR="00C62B39" w:rsidRPr="002915B7">
        <w:t xml:space="preserve">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r w:rsidR="00CD2B88">
        <w:t xml:space="preserve">In ILP, </w:t>
      </w:r>
      <w:r w:rsidR="00270C09">
        <w:t xml:space="preserve">an optimal subset of cells can be selected by </w:t>
      </w:r>
      <w:r w:rsidR="00CD2B88">
        <w:t>m</w:t>
      </w:r>
      <w:r w:rsidR="00270C09">
        <w:t>inimizing or maximizing</w:t>
      </w:r>
      <w:r w:rsidR="00CD2B88">
        <w:t xml:space="preserve"> an objective function </w:t>
      </w:r>
      <w:r w:rsidR="00C37617">
        <w:t>(i.e. the mathematical</w:t>
      </w:r>
      <w:r w:rsidR="00CD2B88">
        <w:t xml:space="preserve"> </w:t>
      </w:r>
      <w:r w:rsidR="00C37617">
        <w:t xml:space="preserve">relationship between actions and outcomes) potentially subject to constraints (such as cost) and conditional on binary decision variables (the selection of actions). </w:t>
      </w:r>
      <w:r w:rsidR="00CB513F">
        <w:t xml:space="preserve">Minimizing the objective function is </w:t>
      </w:r>
      <w:r w:rsidR="009F6694">
        <w:t xml:space="preserve">done in so called minimum-set problems, where the aim is to minimize the resources needed to achieve all targets, however they are defined </w:t>
      </w:r>
      <w:r w:rsidR="009F6694">
        <w:fldChar w:fldCharType="begin" w:fldLock="1"/>
      </w:r>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r w:rsidR="009F6694">
        <w:fldChar w:fldCharType="end"/>
      </w:r>
      <w:r w:rsidR="009F6694">
        <w:t xml:space="preserve">. </w:t>
      </w:r>
      <w:r w:rsidR="00721530">
        <w:t>Maximizing the objective function is related to so called maximum-coverage problems, where the value gained from</w:t>
      </w:r>
      <w:ins w:id="68" w:author="Joona Lehtomäki" w:date="2017-06-15T10:00:00Z">
        <w:r w:rsidR="00CD0DD8">
          <w:t xml:space="preserve"> a</w:t>
        </w:r>
      </w:ins>
      <w:r w:rsidR="00721530">
        <w:t xml:space="preserve"> particular action (i.e. setting aside a cell) is maximized for </w:t>
      </w:r>
      <w:del w:id="69" w:author="Joona Lehtomäki" w:date="2017-06-15T10:00:00Z">
        <w:r w:rsidR="00721530" w:rsidDel="007C3A77">
          <w:delText xml:space="preserve">a </w:delText>
        </w:r>
      </w:del>
      <w:r w:rsidR="00721530">
        <w:t xml:space="preserve">given resources </w:t>
      </w:r>
      <w:r w:rsidR="00721530">
        <w:fldChar w:fldCharType="begin" w:fldLock="1"/>
      </w:r>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r w:rsidR="00721530">
        <w:fldChar w:fldCharType="end"/>
      </w:r>
      <w:r w:rsidR="00B310F7">
        <w:t>.</w:t>
      </w:r>
      <w:r w:rsidR="005556F7">
        <w:t xml:space="preserve"> Value aggregation of multiple features in each cell can be done in several ways, but a simple sum over features is common. </w:t>
      </w:r>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5556F7">
        <w:t xml:space="preserve"> as so long as the objective function can be linearized</w:t>
      </w:r>
      <w:r w:rsidR="00C62B39" w:rsidRPr="002915B7">
        <w:t>. The downside</w:t>
      </w:r>
      <w:r w:rsidR="0064652A">
        <w:t xml:space="preserve"> therefore is</w:t>
      </w:r>
      <w:r w:rsidR="00BF2C4F">
        <w:t xml:space="preserve"> that</w:t>
      </w:r>
      <w:r w:rsidR="00C62B39" w:rsidRPr="002915B7">
        <w:t xml:space="preserve"> especially for more complex and re</w:t>
      </w:r>
      <w:r w:rsidR="007A3924" w:rsidRPr="002915B7">
        <w:t xml:space="preserve">alistic problem </w:t>
      </w:r>
      <w:r w:rsidR="00C378DD" w:rsidRPr="002915B7">
        <w:t>formulations</w:t>
      </w:r>
      <w:r w:rsidR="003A5F62" w:rsidRPr="002915B7">
        <w:t>,</w:t>
      </w:r>
      <w:r w:rsidR="007A3924" w:rsidRPr="002915B7">
        <w:t xml:space="preserve">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pPr>
    </w:p>
    <w:p w14:paraId="6D070E29" w14:textId="74771639" w:rsidR="002B6F87" w:rsidRPr="006000D0" w:rsidRDefault="00C378DD" w:rsidP="003F6AB2">
      <w:pPr>
        <w:spacing w:line="480" w:lineRule="auto"/>
      </w:pPr>
      <w:r w:rsidRPr="002915B7">
        <w:t xml:space="preserve">Heuristic methods strike a balance between simple </w:t>
      </w:r>
      <w:r w:rsidR="00625707">
        <w:t xml:space="preserve">scoring  (e.g. RWR) </w:t>
      </w:r>
      <w:r w:rsidRPr="002915B7">
        <w:t xml:space="preserve">and exact optimization </w:t>
      </w:r>
      <w:r w:rsidR="00625707">
        <w:t xml:space="preserve">(e.g. ILP) </w:t>
      </w:r>
      <w:r w:rsidRPr="002915B7">
        <w:t>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Pr="002915B7">
        <w:t xml:space="preserve">Zonation </w:t>
      </w:r>
      <w:r w:rsidR="002B6F87">
        <w:t xml:space="preserve"> is a S</w:t>
      </w:r>
      <w:del w:id="70" w:author="Joona Lehtomäki" w:date="2017-06-15T10:04:00Z">
        <w:r w:rsidR="002B6F87" w:rsidDel="009C7B2B">
          <w:delText>P</w:delText>
        </w:r>
      </w:del>
      <w:r w:rsidR="002B6F87">
        <w:t>C</w:t>
      </w:r>
      <w:ins w:id="71" w:author="Joona Lehtomäki" w:date="2017-06-15T10:04:00Z">
        <w:r w:rsidR="009C7B2B">
          <w:t>P</w:t>
        </w:r>
      </w:ins>
      <w:r w:rsidR="002B6F87">
        <w:t xml:space="preserve"> software based on a reverse stepwise heuristic algorithm</w:t>
      </w:r>
      <w:r w:rsidR="000D07E3">
        <w:t xml:space="preserve"> which iteratively removes cells while minimizing the marginal loss of conservation value caused by each removal</w:t>
      </w:r>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r w:rsidR="00C76B2C">
        <w:t xml:space="preserve">. </w:t>
      </w:r>
      <w:r w:rsidR="003776F9">
        <w:t>M</w:t>
      </w:r>
      <w:r w:rsidR="00D15081">
        <w:t xml:space="preserve">arginal loss </w:t>
      </w:r>
      <w:r w:rsidR="003776F9">
        <w:t xml:space="preserve">of conservation value </w:t>
      </w:r>
      <w:r w:rsidR="00D15081">
        <w:t>(</w:t>
      </w:r>
      <w:r w:rsidR="003776F9">
        <w:t>which is closely related to</w:t>
      </w:r>
      <w:r w:rsidR="00D15081">
        <w:t xml:space="preserve"> the aggregate value over multiple features) </w:t>
      </w:r>
      <w:r w:rsidR="003776F9">
        <w:t xml:space="preserve">can be defined a few distinct ways depending the overall objective of the prioritization and the priority rank is defined by the </w:t>
      </w:r>
      <w:del w:id="72" w:author="Joona Lehtomäki" w:date="2017-06-15T10:04:00Z">
        <w:r w:rsidR="003776F9" w:rsidDel="009C7B2B">
          <w:delText xml:space="preserve">reverse </w:delText>
        </w:r>
      </w:del>
      <w:ins w:id="73" w:author="Joona Lehtomäki" w:date="2017-06-15T10:04:00Z">
        <w:r w:rsidR="009C7B2B">
          <w:t xml:space="preserve">inverse </w:t>
        </w:r>
      </w:ins>
      <w:r w:rsidR="003776F9">
        <w:t xml:space="preserve">removal order of cells. </w:t>
      </w:r>
      <w:r w:rsidR="00446075" w:rsidRPr="002915B7">
        <w:t>Heuristic methods</w:t>
      </w:r>
      <w:r w:rsidR="00FA2AD9">
        <w:t xml:space="preserve"> </w:t>
      </w:r>
      <w:r w:rsidR="00C62B39" w:rsidRPr="002915B7">
        <w:t>cannot, however, guarantee the optimality of the solution and are typically on the same level of technical complexity</w:t>
      </w:r>
      <w:r w:rsidR="00D742B5">
        <w:t xml:space="preserve"> as exact optimization methods.</w:t>
      </w:r>
      <w:r w:rsidR="00200B04">
        <w:t xml:space="preserve"> </w:t>
      </w:r>
      <w:del w:id="74" w:author="Joona Lehtomäki" w:date="2017-06-15T10:05:00Z">
        <w:r w:rsidR="00727301" w:rsidRPr="002915B7" w:rsidDel="003869C5">
          <w:delTex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delText>
        </w:r>
        <w:r w:rsidR="00727301" w:rsidRPr="002915B7" w:rsidDel="003869C5">
          <w:fldChar w:fldCharType="begin" w:fldLock="1"/>
        </w:r>
        <w:r w:rsidR="00727301" w:rsidRPr="002915B7" w:rsidDel="003869C5">
          <w:del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delInstrText>
        </w:r>
        <w:r w:rsidR="00727301" w:rsidRPr="006000D0" w:rsidDel="003869C5">
          <w:del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delInstrText>
        </w:r>
        <w:r w:rsidR="00727301" w:rsidRPr="002915B7" w:rsidDel="003869C5">
          <w:fldChar w:fldCharType="separate"/>
        </w:r>
        <w:r w:rsidR="00727301" w:rsidRPr="006000D0" w:rsidDel="003869C5">
          <w:rPr>
            <w:noProof/>
          </w:rPr>
          <w:delText>(Wilson et al. 2009; Cimon-Morin et al. 2016)</w:delText>
        </w:r>
        <w:r w:rsidR="00727301" w:rsidRPr="002915B7" w:rsidDel="003869C5">
          <w:fldChar w:fldCharType="end"/>
        </w:r>
        <w:r w:rsidR="00727301" w:rsidRPr="006000D0" w:rsidDel="003869C5">
          <w:delText>.</w:delText>
        </w:r>
        <w:r w:rsidR="002B6F87" w:rsidRPr="006000D0" w:rsidDel="003869C5">
          <w:delText xml:space="preserve"> </w:delText>
        </w:r>
      </w:del>
    </w:p>
    <w:p w14:paraId="366D1C19" w14:textId="1F7ADFDD" w:rsidR="00727301" w:rsidRPr="006000D0" w:rsidRDefault="00727301" w:rsidP="003F6AB2">
      <w:pPr>
        <w:spacing w:line="480" w:lineRule="auto"/>
      </w:pPr>
    </w:p>
    <w:p w14:paraId="0FFD56CB" w14:textId="1A08EDF0" w:rsidR="00C62B39" w:rsidRPr="002915B7" w:rsidRDefault="00571483" w:rsidP="003F6AB2">
      <w:pPr>
        <w:spacing w:line="480" w:lineRule="auto"/>
      </w:pPr>
      <w:r w:rsidRPr="006000D0">
        <w:t>Independent of the method used, s</w:t>
      </w:r>
      <w:r w:rsidR="00C62B39" w:rsidRPr="006000D0">
        <w:t xml:space="preserve">patial prioritization </w:t>
      </w:r>
      <w:del w:id="75" w:author="Joona Lehtomäki" w:date="2017-06-15T10:07:00Z">
        <w:r w:rsidR="00C62B39" w:rsidRPr="006000D0" w:rsidDel="00E159F1">
          <w:delText xml:space="preserve">of </w:delText>
        </w:r>
      </w:del>
      <w:ins w:id="76" w:author="Joona Lehtomäki" w:date="2017-06-15T10:07:00Z">
        <w:r w:rsidR="00E159F1">
          <w:t>for</w:t>
        </w:r>
        <w:r w:rsidR="00E159F1" w:rsidRPr="006000D0">
          <w:t xml:space="preserve"> </w:t>
        </w:r>
      </w:ins>
      <w:r w:rsidR="00C62B39" w:rsidRPr="006000D0">
        <w:t xml:space="preserve">ESs </w:t>
      </w:r>
      <w:r w:rsidR="003B75D0" w:rsidRPr="006000D0">
        <w:t xml:space="preserve">is </w:t>
      </w:r>
      <w:r w:rsidR="003D2216" w:rsidRPr="006000D0">
        <w:t xml:space="preserve">fundamentally </w:t>
      </w:r>
      <w:r w:rsidR="00C62B39" w:rsidRPr="006000D0">
        <w:t xml:space="preserve">different to </w:t>
      </w:r>
      <w:r w:rsidR="003B75D0" w:rsidRPr="006000D0">
        <w:t xml:space="preserve">that </w:t>
      </w:r>
      <w:r w:rsidR="00C62B39" w:rsidRPr="006000D0">
        <w:t>of</w:t>
      </w:r>
      <w:r w:rsidR="003B75D0" w:rsidRPr="006000D0">
        <w:t xml:space="preserve"> biodiversity </w:t>
      </w:r>
      <w:r w:rsidR="003B75D0" w:rsidRPr="002915B7">
        <w:fldChar w:fldCharType="begin" w:fldLock="1"/>
      </w:r>
      <w:r w:rsidR="003B75D0" w:rsidRPr="006000D0">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ing the features 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w:t>
      </w:r>
      <w:ins w:id="77" w:author="Joona Lehtomäki" w:date="2017-06-15T10:07:00Z">
        <w:r w:rsidR="00A8325C">
          <w:t xml:space="preserve">for </w:t>
        </w:r>
      </w:ins>
      <w:r w:rsidR="002C73D7">
        <w:t>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on </w:t>
      </w:r>
      <w:ins w:id="78" w:author="Joona Lehtomäki" w:date="2017-06-15T10:07:00Z">
        <w:r w:rsidR="00D40449">
          <w:t xml:space="preserve">a </w:t>
        </w:r>
      </w:ins>
      <w:r w:rsidR="00C62B39" w:rsidRPr="002915B7">
        <w:t xml:space="preserve">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w:t>
      </w:r>
      <w:ins w:id="79" w:author="Joona Lehtomäki" w:date="2017-06-15T10:08:00Z">
        <w:r w:rsidR="003A1D3C">
          <w:t xml:space="preserve">we </w:t>
        </w:r>
      </w:ins>
      <w:r w:rsidR="003D2216" w:rsidRPr="002915B7">
        <w:t xml:space="preserve">can </w:t>
      </w:r>
      <w:del w:id="80" w:author="Joona Lehtomäki" w:date="2017-06-15T10:08:00Z">
        <w:r w:rsidR="00CD637E" w:rsidDel="003A1D3C">
          <w:delText xml:space="preserve">we </w:delText>
        </w:r>
      </w:del>
      <w:r w:rsidR="003D2216" w:rsidRPr="002915B7">
        <w:t>express our preferences relative to desired outcomes</w:t>
      </w:r>
      <w:r w:rsidR="00A71512">
        <w:t xml:space="preserve"> (</w:t>
      </w:r>
      <w:commentRangeStart w:id="81"/>
      <w:r w:rsidR="00A71512" w:rsidRPr="00A71512">
        <w:rPr>
          <w:b/>
        </w:rPr>
        <w:t>Fig. 1</w:t>
      </w:r>
      <w:commentRangeEnd w:id="81"/>
      <w:r w:rsidR="00A71512">
        <w:rPr>
          <w:rStyle w:val="CommentReference"/>
        </w:rPr>
        <w:commentReference w:id="81"/>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1821D776"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w:t>
      </w:r>
      <w:ins w:id="82" w:author="Joona Lehtomäki" w:date="2017-06-15T10:08:00Z">
        <w:r w:rsidR="002075FE">
          <w:t xml:space="preserve"> (scoring)</w:t>
        </w:r>
      </w:ins>
      <w:r w:rsidR="00C62B39" w:rsidRPr="002915B7">
        <w:t>,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571483">
        <w:rPr>
          <w:color w:val="000000"/>
        </w:rPr>
        <w:t xml:space="preserve">The methods differ both in terms of how they aggregate value over multiple features and how the select the subset of cells most pertinent for the planning objective </w:t>
      </w:r>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w:t>
      </w:r>
      <w:del w:id="83" w:author="Joona Lehtomäki" w:date="2017-06-15T10:08:00Z">
        <w:r w:rsidR="00C62B39" w:rsidRPr="002915B7" w:rsidDel="003C4E10">
          <w:delText xml:space="preserve">on </w:delText>
        </w:r>
      </w:del>
      <w:ins w:id="84" w:author="Joona Lehtomäki" w:date="2017-06-15T10:08:00Z">
        <w:r w:rsidR="003C4E10">
          <w:t>to</w:t>
        </w:r>
        <w:r w:rsidR="003C4E10" w:rsidRPr="002915B7">
          <w:t xml:space="preserve"> </w:t>
        </w:r>
      </w:ins>
      <w:r w:rsidR="00C62B39" w:rsidRPr="002915B7">
        <w:t xml:space="preserve">a prioritization problem constituting of </w:t>
      </w:r>
      <w:ins w:id="85" w:author="Joona Lehtomäki" w:date="2017-06-15T10:09:00Z">
        <w:r w:rsidR="00F9376A">
          <w:t>nine</w:t>
        </w:r>
      </w:ins>
      <w:del w:id="86" w:author="Joona Lehtomäki" w:date="2017-06-15T10:09:00Z">
        <w:r w:rsidR="00C62B39" w:rsidRPr="002915B7" w:rsidDel="00F9376A">
          <w:delText>9</w:delText>
        </w:r>
      </w:del>
      <w:r w:rsidR="00C62B39" w:rsidRPr="002915B7">
        <w:t xml:space="preserve">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w:t>
      </w:r>
      <w:del w:id="87" w:author="Joona Lehtomäki" w:date="2017-06-15T10:09:00Z">
        <w:r w:rsidR="00AB4CC4" w:rsidDel="00A661C9">
          <w:delText xml:space="preserve">in </w:delText>
        </w:r>
      </w:del>
      <w:ins w:id="88" w:author="Joona Lehtomäki" w:date="2017-06-15T10:09:00Z">
        <w:r w:rsidR="00A661C9">
          <w:t xml:space="preserve">for </w:t>
        </w:r>
      </w:ins>
      <w:r w:rsidR="00AB4CC4">
        <w:t>spatial prioritization integrating biodiversity conservation and ESs supply</w:t>
      </w:r>
      <w:r w:rsidR="00C62B39" w:rsidRPr="002915B7">
        <w:t xml:space="preserve">. </w:t>
      </w:r>
      <w:r w:rsidR="006A713E">
        <w:t>T</w:t>
      </w:r>
      <w:r w:rsidR="00C62B39" w:rsidRPr="002915B7">
        <w:rPr>
          <w:color w:val="000000"/>
        </w:rPr>
        <w:t xml:space="preserve">his work </w:t>
      </w:r>
      <w:ins w:id="89" w:author="Joona Lehtomäki" w:date="2017-06-15T10:09:00Z">
        <w:r w:rsidR="00AE2FD8">
          <w:rPr>
            <w:color w:val="000000"/>
          </w:rPr>
          <w:t xml:space="preserve">aims to </w:t>
        </w:r>
      </w:ins>
      <w:r w:rsidR="00C62B39" w:rsidRPr="002915B7">
        <w:rPr>
          <w:color w:val="000000"/>
        </w:rPr>
        <w:t>contribute</w:t>
      </w:r>
      <w:del w:id="90" w:author="Joona Lehtomäki" w:date="2017-06-15T10:09:00Z">
        <w:r w:rsidR="00C62B39" w:rsidRPr="002915B7" w:rsidDel="00AE2FD8">
          <w:rPr>
            <w:color w:val="000000"/>
          </w:rPr>
          <w:delText>s</w:delText>
        </w:r>
      </w:del>
      <w:r w:rsidR="00C62B39" w:rsidRPr="002915B7">
        <w:rPr>
          <w:color w:val="000000"/>
        </w:rPr>
        <w:t xml:space="preserve">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w:t>
      </w:r>
      <w:ins w:id="91" w:author="Joona Lehtomäki" w:date="2017-06-15T10:09:00Z">
        <w:r w:rsidR="00D70175">
          <w:rPr>
            <w:color w:val="000000"/>
          </w:rPr>
          <w:t xml:space="preserve">to </w:t>
        </w:r>
      </w:ins>
      <w:r w:rsidR="00C62B39" w:rsidRPr="002915B7">
        <w:rPr>
          <w:color w:val="000000"/>
        </w:rPr>
        <w:t xml:space="preserve">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t xml:space="preserve">2. </w:t>
      </w:r>
      <w:commentRangeStart w:id="92"/>
      <w:r w:rsidR="001A6958" w:rsidRPr="00FD069D">
        <w:t>Methods</w:t>
      </w:r>
      <w:commentRangeEnd w:id="92"/>
      <w:r w:rsidR="00EF5F22" w:rsidRPr="00FD069D">
        <w:rPr>
          <w:rStyle w:val="CommentReference"/>
          <w:sz w:val="22"/>
          <w:szCs w:val="22"/>
        </w:rPr>
        <w:commentReference w:id="92"/>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8C7E7B3"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CB3BED">
        <w:rPr>
          <w:b/>
          <w:bCs/>
          <w:color w:val="000000"/>
        </w:rPr>
        <w:t>Fig. S1</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4A73666B" w:rsidR="00C62B39" w:rsidRPr="002915B7" w:rsidRDefault="00C62B39" w:rsidP="003F6AB2">
      <w:pPr>
        <w:spacing w:line="480" w:lineRule="auto"/>
      </w:pPr>
      <w:del w:id="93" w:author="Joona Lehtomäki" w:date="2017-06-15T10:13:00Z">
        <w:r w:rsidRPr="002915B7" w:rsidDel="0027377B">
          <w:rPr>
            <w:color w:val="000000"/>
          </w:rPr>
          <w:delText>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w:delText>
        </w:r>
      </w:del>
      <w:ins w:id="94" w:author="Joona Lehtomäki" w:date="2017-06-15T10:13:00Z">
        <w:r w:rsidR="0027377B">
          <w:rPr>
            <w:color w:val="000000"/>
          </w:rPr>
          <w:t>T</w:t>
        </w:r>
        <w:r w:rsidR="007F3A77">
          <w:rPr>
            <w:color w:val="000000"/>
          </w:rPr>
          <w:t>he datasets we use</w:t>
        </w:r>
        <w:r w:rsidR="0027377B">
          <w:rPr>
            <w:color w:val="000000"/>
          </w:rPr>
          <w:t xml:space="preserve"> </w:t>
        </w:r>
      </w:ins>
      <w:ins w:id="95" w:author="Joona Lehtomäki" w:date="2017-06-15T10:16:00Z">
        <w:r w:rsidR="007F3A77">
          <w:rPr>
            <w:color w:val="000000"/>
          </w:rPr>
          <w:t>in</w:t>
        </w:r>
      </w:ins>
      <w:ins w:id="96" w:author="Joona Lehtomäki" w:date="2017-06-15T10:13:00Z">
        <w:r w:rsidR="0027377B">
          <w:rPr>
            <w:color w:val="000000"/>
          </w:rPr>
          <w:t xml:space="preserve"> this study satisfy three </w:t>
        </w:r>
      </w:ins>
      <w:ins w:id="97" w:author="Joona Lehtomäki" w:date="2017-06-15T10:16:00Z">
        <w:r w:rsidR="007F3A77">
          <w:rPr>
            <w:color w:val="000000"/>
          </w:rPr>
          <w:t xml:space="preserve">broad </w:t>
        </w:r>
      </w:ins>
      <w:ins w:id="98" w:author="Joona Lehtomäki" w:date="2017-06-15T10:13:00Z">
        <w:r w:rsidR="0027377B">
          <w:rPr>
            <w:color w:val="000000"/>
          </w:rPr>
          <w:t>criteria</w:t>
        </w:r>
      </w:ins>
      <w:r w:rsidRPr="002915B7">
        <w:rPr>
          <w:color w:val="000000"/>
        </w:rPr>
        <w:t xml:space="preserve">: 1) relevance as collection (datasets are </w:t>
      </w:r>
      <w:del w:id="99" w:author="Joona Lehtomäki" w:date="2017-06-15T10:10:00Z">
        <w:r w:rsidRPr="002915B7" w:rsidDel="00351DDF">
          <w:rPr>
            <w:color w:val="000000"/>
          </w:rPr>
          <w:delText xml:space="preserve">broad and </w:delText>
        </w:r>
      </w:del>
      <w:ins w:id="100" w:author="Joona Lehtomäki" w:date="2017-06-15T10:10:00Z">
        <w:r w:rsidR="00351DDF">
          <w:rPr>
            <w:color w:val="000000"/>
          </w:rPr>
          <w:t xml:space="preserve">a </w:t>
        </w:r>
      </w:ins>
      <w:r w:rsidRPr="002915B7">
        <w:rPr>
          <w:color w:val="000000"/>
        </w:rPr>
        <w:t xml:space="preserve">representative sample of both ecosystem services and biodiversity), 2) spatiotemporal resolution (datasets have fine enough spatial grain and are collected around the same time) and 3) geographical coverage (datasets cover the same geographical region). </w:t>
      </w:r>
      <w:del w:id="101" w:author="Joona Lehtomäki" w:date="2017-06-15T10:16:00Z">
        <w:r w:rsidRPr="002915B7" w:rsidDel="00BB2FF2">
          <w:rPr>
            <w:color w:val="000000"/>
          </w:rPr>
          <w:delText xml:space="preserve">Screening the available datasets </w:delText>
        </w:r>
      </w:del>
      <w:del w:id="102" w:author="Joona Lehtomäki" w:date="2017-06-15T10:10:00Z">
        <w:r w:rsidRPr="002915B7" w:rsidDel="00F835D8">
          <w:rPr>
            <w:color w:val="000000"/>
          </w:rPr>
          <w:delText>left us with</w:delText>
        </w:r>
      </w:del>
      <w:ins w:id="103" w:author="Joona Lehtomäki" w:date="2017-06-15T10:16:00Z">
        <w:r w:rsidR="00BB2FF2">
          <w:rPr>
            <w:color w:val="000000"/>
          </w:rPr>
          <w:t>within total, we used</w:t>
        </w:r>
      </w:ins>
      <w:r w:rsidRPr="002915B7">
        <w:rPr>
          <w:color w:val="000000"/>
        </w:rPr>
        <w:t xml:space="preserve"> 770 </w:t>
      </w:r>
      <w:del w:id="104" w:author="Joona Lehtomäki" w:date="2017-06-15T10:17:00Z">
        <w:r w:rsidRPr="002915B7" w:rsidDel="004E6FED">
          <w:rPr>
            <w:color w:val="000000"/>
          </w:rPr>
          <w:delText xml:space="preserve">selected </w:delText>
        </w:r>
      </w:del>
      <w:r w:rsidRPr="002915B7">
        <w:rPr>
          <w:color w:val="000000"/>
        </w:rPr>
        <w:t xml:space="preserve">datasets </w:t>
      </w:r>
      <w:ins w:id="105" w:author="Joona Lehtomäki" w:date="2017-06-15T10:17:00Z">
        <w:r w:rsidR="004E6FED">
          <w:rPr>
            <w:color w:val="000000"/>
          </w:rPr>
          <w:t xml:space="preserve">constituting of </w:t>
        </w:r>
      </w:ins>
      <w:r w:rsidRPr="002915B7">
        <w:rPr>
          <w:color w:val="000000"/>
        </w:rPr>
        <w:t xml:space="preserve">11 </w:t>
      </w:r>
      <w:del w:id="106" w:author="Joona Lehtomäki" w:date="2017-06-15T10:17:00Z">
        <w:r w:rsidRPr="002915B7" w:rsidDel="004E6FED">
          <w:rPr>
            <w:color w:val="000000"/>
          </w:rPr>
          <w:delText>features of</w:delText>
        </w:r>
      </w:del>
      <w:ins w:id="107" w:author="Joona Lehtomäki" w:date="2017-06-15T10:17:00Z">
        <w:r w:rsidR="004E6FED">
          <w:rPr>
            <w:color w:val="000000"/>
          </w:rPr>
          <w:t>datasets for</w:t>
        </w:r>
      </w:ins>
      <w:r w:rsidRPr="002915B7">
        <w:rPr>
          <w:color w:val="000000"/>
        </w:rPr>
        <w:t xml:space="preserve"> ecosystem services capacity (from here called data group ES) and 759 </w:t>
      </w:r>
      <w:del w:id="108" w:author="Joona Lehtomäki" w:date="2017-06-15T10:17:00Z">
        <w:r w:rsidRPr="002915B7" w:rsidDel="004E6FED">
          <w:rPr>
            <w:color w:val="000000"/>
          </w:rPr>
          <w:delText>features of</w:delText>
        </w:r>
      </w:del>
      <w:ins w:id="109" w:author="Joona Lehtomäki" w:date="2017-06-15T10:17:00Z">
        <w:r w:rsidR="004E6FED">
          <w:rPr>
            <w:color w:val="000000"/>
          </w:rPr>
          <w:t>datasets</w:t>
        </w:r>
      </w:ins>
      <w:r w:rsidRPr="002915B7">
        <w:rPr>
          <w:color w:val="000000"/>
        </w:rPr>
        <w:t xml:space="preserve"> </w:t>
      </w:r>
      <w:ins w:id="110" w:author="Joona Lehtomäki" w:date="2017-06-15T10:17:00Z">
        <w:r w:rsidR="004E6FED">
          <w:rPr>
            <w:color w:val="000000"/>
          </w:rPr>
          <w:t xml:space="preserve">for </w:t>
        </w:r>
      </w:ins>
      <w:r w:rsidRPr="002915B7">
        <w:rPr>
          <w:color w:val="000000"/>
        </w:rPr>
        <w:t xml:space="preserve">biodiversity </w:t>
      </w:r>
      <w:del w:id="111" w:author="Joona Lehtomäki" w:date="2017-06-15T10:17:00Z">
        <w:r w:rsidRPr="002915B7" w:rsidDel="004E6FED">
          <w:rPr>
            <w:color w:val="000000"/>
          </w:rPr>
          <w:delText>fea</w:delText>
        </w:r>
        <w:r w:rsidR="006E5407" w:rsidRPr="002915B7" w:rsidDel="004E6FED">
          <w:rPr>
            <w:color w:val="000000"/>
          </w:rPr>
          <w:delText xml:space="preserve">tures </w:delText>
        </w:r>
      </w:del>
      <w:r w:rsidR="006E5407" w:rsidRPr="002915B7">
        <w:rPr>
          <w:color w:val="000000"/>
        </w:rPr>
        <w:t>(data group BD) (Table 1)</w:t>
      </w:r>
      <w:r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76205A47" w:rsidR="00C62B39" w:rsidRPr="002915B7" w:rsidRDefault="00C62B39" w:rsidP="003F6AB2">
      <w:pPr>
        <w:spacing w:line="480" w:lineRule="auto"/>
      </w:pPr>
      <w:r w:rsidRPr="002915B7">
        <w:rPr>
          <w:color w:val="000000"/>
        </w:rPr>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iously collated and harmonized as part of a Horizon 2020 project PROVIDE</w:t>
      </w:r>
      <w:r w:rsidR="000C0308">
        <w:rPr>
          <w:color w:val="000000"/>
        </w:rPr>
        <w:t xml:space="preserve"> (http://www.provide-project.eu</w:t>
      </w:r>
      <w:r w:rsidRPr="002915B7">
        <w:rPr>
          <w:color w:val="000000"/>
        </w:rPr>
        <w:t xml:space="preserve">)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6136F385" w:rsidR="00C62B39" w:rsidRPr="002915B7" w:rsidRDefault="00C62B39" w:rsidP="003F6AB2">
      <w:pPr>
        <w:tabs>
          <w:tab w:val="left" w:pos="3332"/>
        </w:tabs>
        <w:spacing w:line="480" w:lineRule="auto"/>
      </w:pPr>
      <w:r w:rsidRPr="002915B7">
        <w:t>For our prioritization analysis, we settled for</w:t>
      </w:r>
      <w:r w:rsidR="004E2BA2">
        <w:t xml:space="preserve"> 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w:t>
      </w:r>
      <w:del w:id="112" w:author="Joona Lehtomäki" w:date="2017-06-15T10:17:00Z">
        <w:r w:rsidRPr="002915B7" w:rsidDel="00637EAC">
          <w:delText>s</w:delText>
        </w:r>
      </w:del>
      <w:r w:rsidRPr="002915B7">
        <w:t>: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1C61E08C" w14:textId="7866F280" w:rsidR="00C62B39" w:rsidRPr="002915B7" w:rsidRDefault="00C62B39" w:rsidP="00262A90">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xml:space="preserve">. We extracted a subset </w:t>
      </w:r>
      <w:del w:id="113" w:author="Joona Lehtomäki" w:date="2017-06-15T10:18:00Z">
        <w:r w:rsidRPr="002915B7" w:rsidDel="00585FF4">
          <w:rPr>
            <w:rFonts w:eastAsia="Times New Roman" w:cs="Calibri"/>
            <w:color w:val="000000"/>
            <w:lang w:eastAsia="fi-FI"/>
          </w:rPr>
          <w:delText>(BD from now on)</w:delText>
        </w:r>
      </w:del>
      <w:r w:rsidRPr="002915B7">
        <w:rPr>
          <w:rFonts w:eastAsia="Times New Roman" w:cs="Calibri"/>
          <w:color w:val="000000"/>
          <w:lang w:eastAsia="fi-FI"/>
        </w:rPr>
        <w:t xml:space="preserve"> of the original data for species that, according the EOO models, occur in EU25 countries, which constituted of 759 species (64 mammal, 404 bird, 83 amphibian, and 112 reptile species</w:t>
      </w:r>
      <w:ins w:id="114" w:author="Joona Lehtomäki" w:date="2017-06-15T10:18:00Z">
        <w:r w:rsidR="00585FF4">
          <w:rPr>
            <w:rFonts w:eastAsia="Times New Roman" w:cs="Calibri"/>
            <w:color w:val="000000"/>
            <w:lang w:eastAsia="fi-FI"/>
          </w:rPr>
          <w:t xml:space="preserve">; </w:t>
        </w:r>
        <w:r w:rsidR="00585FF4" w:rsidRPr="002915B7">
          <w:rPr>
            <w:rFonts w:eastAsia="Times New Roman" w:cs="Calibri"/>
            <w:color w:val="000000"/>
            <w:lang w:eastAsia="fi-FI"/>
          </w:rPr>
          <w:t>BD from now on</w:t>
        </w:r>
      </w:ins>
      <w:r w:rsidRPr="002915B7">
        <w:rPr>
          <w:rFonts w:eastAsia="Times New Roman" w:cs="Calibri"/>
          <w:color w:val="000000"/>
          <w:lang w:eastAsia="fi-FI"/>
        </w:rPr>
        <w:t xml:space="preserve">). The original data has a spatial resolution of 300 meters, which we aggregated to 1 km while matching the geographical extent of the ES 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2AB16987" w14:textId="2C83C56F" w:rsidR="0023389C" w:rsidRPr="002915B7" w:rsidRDefault="0023389C" w:rsidP="003F6AB2">
      <w:pPr>
        <w:spacing w:line="480" w:lineRule="auto"/>
      </w:pPr>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r w:rsidR="00C62B39" w:rsidRPr="002915B7">
        <w:t>Prioritization methods</w:t>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E4338E"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2CE6ED2F"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15" w:name="_Hlk479004537"/>
      <w:r w:rsidR="00F45379" w:rsidRPr="002915B7">
        <w:rPr>
          <w:color w:val="000000"/>
        </w:rPr>
        <w:t xml:space="preserve">After summing up the RWR score, we ranked it and rescaled it into range [0, 1] to produce the final priority rank map. </w:t>
      </w:r>
      <w:bookmarkEnd w:id="115"/>
      <w:r w:rsidRPr="002915B7">
        <w:rPr>
          <w:color w:val="000000"/>
        </w:rPr>
        <w:t>We calculated the RWR scores for each of the data groups resulting in three computational variants: RWR_ALL, RWR_ES and RWR_BD (</w:t>
      </w:r>
      <w:r w:rsidRPr="002915B7">
        <w:rPr>
          <w:b/>
          <w:bCs/>
          <w:color w:val="000000"/>
        </w:rPr>
        <w:t>Fig. S</w:t>
      </w:r>
      <w:ins w:id="116" w:author="Joona Lehtomäki" w:date="2017-06-26T14:34:00Z">
        <w:r w:rsidR="00E97033">
          <w:rPr>
            <w:b/>
            <w:bCs/>
            <w:color w:val="000000"/>
          </w:rPr>
          <w:t>2</w:t>
        </w:r>
      </w:ins>
      <w:del w:id="117" w:author="Joona Lehtomäki" w:date="2017-06-26T14:34:00Z">
        <w:r w:rsidRPr="002915B7" w:rsidDel="00E97033">
          <w:rPr>
            <w:b/>
            <w:bCs/>
            <w:color w:val="000000"/>
          </w:rPr>
          <w:delText>1</w:delText>
        </w:r>
      </w:del>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xml:space="preserve">, i.e., </w:t>
      </w:r>
      <w:del w:id="118" w:author="Joona Lehtomäki" w:date="2017-06-15T10:19:00Z">
        <w:r w:rsidR="00873665" w:rsidDel="00D84A65">
          <w:rPr>
            <w:color w:val="000000"/>
          </w:rPr>
          <w:delText xml:space="preserve">species occurrence </w:delText>
        </w:r>
      </w:del>
      <w:ins w:id="119" w:author="Joona Lehtomäki" w:date="2017-06-15T10:19:00Z">
        <w:r w:rsidR="00D84A65">
          <w:rPr>
            <w:color w:val="000000"/>
          </w:rPr>
          <w:t xml:space="preserve"> BD </w:t>
        </w:r>
      </w:ins>
      <w:r w:rsidR="00873665">
        <w:rPr>
          <w:color w:val="000000"/>
        </w:rPr>
        <w:t>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4AA6EAD3"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w:t>
      </w:r>
      <w:del w:id="120" w:author="Joona Lehtomäki" w:date="2017-06-15T10:20:00Z">
        <w:r w:rsidRPr="002915B7" w:rsidDel="007F4504">
          <w:rPr>
            <w:rFonts w:ascii="Calibri" w:hAnsi="Calibri"/>
            <w:color w:val="000000"/>
            <w:sz w:val="22"/>
            <w:szCs w:val="22"/>
          </w:rPr>
          <w:delText xml:space="preserve">starts </w:delText>
        </w:r>
      </w:del>
      <w:r w:rsidRPr="002915B7">
        <w:rPr>
          <w:rFonts w:ascii="Calibri" w:hAnsi="Calibri"/>
          <w:color w:val="000000"/>
          <w:sz w:val="22"/>
          <w:szCs w:val="22"/>
        </w:rPr>
        <w:t>iteratively remov</w:t>
      </w:r>
      <w:ins w:id="121" w:author="Joona Lehtomäki" w:date="2017-06-15T10:20:00Z">
        <w:r w:rsidR="007F4504">
          <w:rPr>
            <w:rFonts w:ascii="Calibri" w:hAnsi="Calibri"/>
            <w:color w:val="000000"/>
            <w:sz w:val="22"/>
            <w:szCs w:val="22"/>
          </w:rPr>
          <w:t>es</w:t>
        </w:r>
      </w:ins>
      <w:del w:id="122" w:author="Joona Lehtomäki" w:date="2017-06-15T10:20:00Z">
        <w:r w:rsidRPr="002915B7" w:rsidDel="007F4504">
          <w:rPr>
            <w:rFonts w:ascii="Calibri" w:hAnsi="Calibri"/>
            <w:color w:val="000000"/>
            <w:sz w:val="22"/>
            <w:szCs w:val="22"/>
          </w:rPr>
          <w:delText>ing</w:delText>
        </w:r>
      </w:del>
      <w:r w:rsidRPr="002915B7">
        <w:rPr>
          <w:rFonts w:ascii="Calibri" w:hAnsi="Calibri"/>
          <w:color w:val="000000"/>
          <w:sz w:val="22"/>
          <w:szCs w:val="22"/>
        </w:rPr>
        <w:t xml:space="preserve">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w:t>
      </w:r>
      <w:del w:id="123" w:author="Joona Lehtomäki" w:date="2017-06-15T10:20:00Z">
        <w:r w:rsidRPr="002915B7" w:rsidDel="00E01E51">
          <w:rPr>
            <w:rFonts w:ascii="Calibri" w:hAnsi="Calibri"/>
            <w:color w:val="000000"/>
            <w:sz w:val="22"/>
            <w:szCs w:val="22"/>
          </w:rPr>
          <w:delText xml:space="preserve">pixels </w:delText>
        </w:r>
      </w:del>
      <w:ins w:id="124" w:author="Joona Lehtomäki" w:date="2017-06-15T10:20:00Z">
        <w:r w:rsidR="00E01E51">
          <w:rPr>
            <w:rFonts w:ascii="Calibri" w:hAnsi="Calibri"/>
            <w:color w:val="000000"/>
            <w:sz w:val="22"/>
            <w:szCs w:val="22"/>
          </w:rPr>
          <w:t>cells</w:t>
        </w:r>
        <w:r w:rsidR="00E01E51" w:rsidRPr="002915B7">
          <w:rPr>
            <w:rFonts w:ascii="Calibri" w:hAnsi="Calibri"/>
            <w:color w:val="000000"/>
            <w:sz w:val="22"/>
            <w:szCs w:val="22"/>
          </w:rPr>
          <w:t xml:space="preserve"> </w:t>
        </w:r>
      </w:ins>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2697391" w:rsidR="00C62B39" w:rsidRPr="002915B7" w:rsidRDefault="00E4338E" w:rsidP="003F6AB2">
      <w:pPr>
        <w:pStyle w:val="NormalWeb"/>
        <w:spacing w:before="0" w:after="0" w:line="480" w:lineRule="auto"/>
        <w:textAlignment w:val="baseline"/>
      </w:pPr>
      <m:oMath>
        <m:sSub>
          <m:sSubPr>
            <m:ctrlPr>
              <w:ins w:id="125" w:author="Joona Lehtomäki" w:date="2017-06-15T10:25:00Z">
                <w:rPr>
                  <w:rFonts w:ascii="Cambria Math" w:hAnsi="Cambria Math"/>
                  <w:i/>
                  <w:iCs/>
                  <w:color w:val="000000"/>
                  <w:sz w:val="22"/>
                  <w:szCs w:val="22"/>
                </w:rPr>
              </w:ins>
            </m:ctrlPr>
          </m:sSubPr>
          <m:e>
            <m:r>
              <w:ins w:id="126" w:author="Joona Lehtomäki" w:date="2017-06-15T10:26:00Z">
                <w:rPr>
                  <w:rFonts w:ascii="Cambria Math" w:hAnsi="Cambria Math"/>
                  <w:color w:val="000000"/>
                  <w:sz w:val="22"/>
                  <w:szCs w:val="22"/>
                </w:rPr>
                <m:t>δ</m:t>
              </w:ins>
            </m:r>
          </m:e>
          <m:sub>
            <m:r>
              <w:ins w:id="127" w:author="Joona Lehtomäki" w:date="2017-06-15T10:26:00Z">
                <w:rPr>
                  <w:rFonts w:ascii="Cambria Math" w:hAnsi="Cambria Math"/>
                  <w:color w:val="000000"/>
                  <w:sz w:val="22"/>
                  <w:szCs w:val="22"/>
                </w:rPr>
                <m:t>i</m:t>
              </w:ins>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d>
              <m:dPr>
                <m:begChr m:val="["/>
                <m:endChr m:val="]"/>
                <m:ctrlPr>
                  <w:rPr>
                    <w:rFonts w:ascii="Cambria Math" w:hAnsi="Cambria Math"/>
                    <w:i/>
                    <w:color w:val="000000"/>
                    <w:sz w:val="22"/>
                    <w:szCs w:val="22"/>
                  </w:rPr>
                </m:ctrlPr>
              </m:dPr>
              <m:e>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i</m:t>
                        </m:r>
                      </m:e>
                    </m:d>
                  </m:e>
                </m:d>
              </m:e>
            </m:d>
          </m:e>
        </m:nary>
        <m:r>
          <w:rPr>
            <w:rFonts w:ascii="Cambria Math" w:hAnsi="Cambria Math"/>
            <w:color w:val="000000"/>
            <w:sz w:val="22"/>
            <w:szCs w:val="22"/>
          </w:rPr>
          <m:t xml:space="preserve"> </m:t>
        </m:r>
      </m:oMath>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4198BB1E"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ins w:id="128" w:author="Joona Lehtomäki" w:date="2017-06-15T10:29:00Z">
        <w:r w:rsidR="00FC4CC7">
          <w:rPr>
            <w:rFonts w:ascii="Calibri" w:hAnsi="Calibri"/>
            <w:iCs/>
            <w:color w:val="000000"/>
            <w:sz w:val="22"/>
            <w:szCs w:val="22"/>
          </w:rPr>
          <w:t xml:space="preserve">the remaining set of cells without cell </w:t>
        </w:r>
        <w:r w:rsidR="00FC4CC7" w:rsidRPr="00FC4CC7">
          <w:rPr>
            <w:rFonts w:ascii="Calibri" w:hAnsi="Calibri"/>
            <w:i/>
            <w:iCs/>
            <w:color w:val="000000"/>
            <w:sz w:val="22"/>
            <w:szCs w:val="22"/>
          </w:rPr>
          <w:t>i</w:t>
        </w:r>
      </w:ins>
      <w:r w:rsidRPr="002915B7">
        <w:rPr>
          <w:rFonts w:ascii="Calibri" w:hAnsi="Calibri"/>
          <w:color w:val="000000"/>
          <w:sz w:val="22"/>
          <w:szCs w:val="22"/>
        </w:rPr>
        <w:t xml:space="preserve"> </w:t>
      </w:r>
      <w:r w:rsidRPr="002915B7">
        <w:rPr>
          <w:rFonts w:ascii="Calibri" w:hAnsi="Calibri"/>
          <w:i/>
          <w:iCs/>
          <w:color w:val="000000"/>
          <w:sz w:val="22"/>
          <w:szCs w:val="22"/>
        </w:rPr>
        <w:t xml:space="preserve">s – </w:t>
      </w:r>
      <w:ins w:id="129" w:author="Joona Lehtomäki" w:date="2017-06-15T10:21:00Z">
        <w:r w:rsidR="003C1CC6">
          <w:rPr>
            <w:rFonts w:ascii="Calibri" w:hAnsi="Calibri"/>
            <w:i/>
            <w:iCs/>
            <w:color w:val="000000"/>
            <w:sz w:val="22"/>
            <w:szCs w:val="22"/>
          </w:rPr>
          <w:t>i</w:t>
        </w:r>
      </w:ins>
      <w:del w:id="130" w:author="Joona Lehtomäki" w:date="2017-06-15T10:21:00Z">
        <w:r w:rsidRPr="002915B7" w:rsidDel="003C1CC6">
          <w:rPr>
            <w:rFonts w:ascii="Calibri" w:hAnsi="Calibri"/>
            <w:i/>
            <w:iCs/>
            <w:color w:val="000000"/>
            <w:sz w:val="22"/>
            <w:szCs w:val="22"/>
          </w:rPr>
          <w:delText>I</w:delText>
        </w:r>
      </w:del>
      <w:r w:rsidRPr="002915B7">
        <w:rPr>
          <w:rFonts w:ascii="Calibri" w:hAnsi="Calibri"/>
          <w:i/>
          <w:iCs/>
          <w:color w:val="000000"/>
          <w:sz w:val="22"/>
          <w:szCs w:val="22"/>
        </w:rPr>
        <w:t xml:space="preserve">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w:t>
      </w:r>
      <w:ins w:id="131" w:author="Joona Lehtomäki" w:date="2017-06-15T10:30:00Z">
        <w:r w:rsidR="00FC4CC7">
          <w:rPr>
            <w:rFonts w:ascii="Calibri" w:hAnsi="Calibri"/>
            <w:color w:val="000000"/>
            <w:sz w:val="22"/>
            <w:szCs w:val="22"/>
          </w:rPr>
          <w:t>,</w:t>
        </w:r>
      </w:ins>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w:t>
      </w:r>
      <w:del w:id="132" w:author="Joona Lehtomäki" w:date="2017-06-15T10:20:00Z">
        <w:r w:rsidRPr="002915B7" w:rsidDel="00C53FF0">
          <w:rPr>
            <w:rFonts w:ascii="Calibri" w:hAnsi="Calibri"/>
            <w:color w:val="000000"/>
            <w:sz w:val="22"/>
            <w:szCs w:val="22"/>
          </w:rPr>
          <w:delText xml:space="preserve">gets </w:delText>
        </w:r>
      </w:del>
      <w:ins w:id="133" w:author="Joona Lehtomäki" w:date="2017-06-15T10:20:00Z">
        <w:r w:rsidR="00C53FF0">
          <w:rPr>
            <w:rFonts w:ascii="Calibri" w:hAnsi="Calibri"/>
            <w:color w:val="000000"/>
            <w:sz w:val="22"/>
            <w:szCs w:val="22"/>
          </w:rPr>
          <w:t>becomes</w:t>
        </w:r>
        <w:r w:rsidR="00C53FF0" w:rsidRPr="002915B7">
          <w:rPr>
            <w:rFonts w:ascii="Calibri" w:hAnsi="Calibri"/>
            <w:color w:val="000000"/>
            <w:sz w:val="22"/>
            <w:szCs w:val="22"/>
          </w:rPr>
          <w:t xml:space="preserve"> </w:t>
        </w:r>
      </w:ins>
      <w:r w:rsidRPr="002915B7">
        <w:rPr>
          <w:rFonts w:ascii="Calibri" w:hAnsi="Calibri"/>
          <w:color w:val="000000"/>
          <w:sz w:val="22"/>
          <w:szCs w:val="22"/>
        </w:rPr>
        <w:t xml:space="preserve">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w:t>
      </w:r>
      <w:del w:id="134" w:author="Joona Lehtomäki" w:date="2017-06-15T10:30:00Z">
        <w:r w:rsidRPr="002915B7" w:rsidDel="00FC4CC7">
          <w:rPr>
            <w:rFonts w:ascii="Calibri" w:hAnsi="Calibri"/>
            <w:color w:val="000000"/>
            <w:sz w:val="22"/>
            <w:szCs w:val="22"/>
          </w:rPr>
          <w:delText>biodiversity feature</w:delText>
        </w:r>
      </w:del>
      <w:ins w:id="135" w:author="Joona Lehtomäki" w:date="2017-06-15T10:30:00Z">
        <w:r w:rsidR="00FC4CC7">
          <w:rPr>
            <w:rFonts w:ascii="Calibri" w:hAnsi="Calibri"/>
            <w:color w:val="000000"/>
            <w:sz w:val="22"/>
            <w:szCs w:val="22"/>
          </w:rPr>
          <w:t>BD</w:t>
        </w:r>
      </w:ins>
      <w:r w:rsidRPr="002915B7">
        <w:rPr>
          <w:rFonts w:ascii="Calibri" w:hAnsi="Calibri"/>
          <w:color w:val="000000"/>
          <w:sz w:val="22"/>
          <w:szCs w:val="22"/>
        </w:rPr>
        <w:t xml:space="preserv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5035D71F"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e created </w:t>
      </w:r>
      <w:ins w:id="136" w:author="Joona Lehtomäki" w:date="2017-06-15T10:31:00Z">
        <w:r w:rsidR="00D74092">
          <w:rPr>
            <w:rFonts w:ascii="Calibri" w:hAnsi="Calibri"/>
            <w:color w:val="000000"/>
            <w:sz w:val="22"/>
            <w:szCs w:val="22"/>
          </w:rPr>
          <w:t>three</w:t>
        </w:r>
      </w:ins>
      <w:del w:id="137" w:author="Joona Lehtomäki" w:date="2017-06-15T10:30:00Z">
        <w:r w:rsidRPr="002915B7" w:rsidDel="00D74092">
          <w:rPr>
            <w:rFonts w:ascii="Calibri" w:hAnsi="Calibri"/>
            <w:color w:val="000000"/>
            <w:sz w:val="22"/>
            <w:szCs w:val="22"/>
          </w:rPr>
          <w:delText>3</w:delText>
        </w:r>
      </w:del>
      <w:r w:rsidRPr="002915B7">
        <w:rPr>
          <w:rFonts w:ascii="Calibri" w:hAnsi="Calibri"/>
          <w:color w:val="000000"/>
          <w:sz w:val="22"/>
          <w:szCs w:val="22"/>
        </w:rPr>
        <w:t xml:space="preserve"> main variants for Zonation: ZON_ALL, ZON_ES and ZON_BD (</w:t>
      </w:r>
      <w:r w:rsidRPr="002915B7">
        <w:rPr>
          <w:rFonts w:ascii="Calibri" w:hAnsi="Calibri"/>
          <w:b/>
          <w:bCs/>
          <w:color w:val="000000"/>
          <w:sz w:val="22"/>
          <w:szCs w:val="22"/>
        </w:rPr>
        <w:t>Fig. S</w:t>
      </w:r>
      <w:ins w:id="138" w:author="Joona Lehtomäki" w:date="2017-06-26T14:34:00Z">
        <w:r w:rsidR="00E97033">
          <w:rPr>
            <w:rFonts w:ascii="Calibri" w:hAnsi="Calibri"/>
            <w:b/>
            <w:bCs/>
            <w:color w:val="000000"/>
            <w:sz w:val="22"/>
            <w:szCs w:val="22"/>
          </w:rPr>
          <w:t>2</w:t>
        </w:r>
      </w:ins>
      <w:del w:id="139" w:author="Joona Lehtomäki" w:date="2017-06-26T14:34:00Z">
        <w:r w:rsidRPr="002915B7" w:rsidDel="00E97033">
          <w:rPr>
            <w:rFonts w:ascii="Calibri" w:hAnsi="Calibri"/>
            <w:b/>
            <w:bCs/>
            <w:color w:val="000000"/>
            <w:sz w:val="22"/>
            <w:szCs w:val="22"/>
          </w:rPr>
          <w:delText>1</w:delText>
        </w:r>
      </w:del>
      <w:r w:rsidRPr="002915B7">
        <w:rPr>
          <w:rFonts w:ascii="Calibri" w:hAnsi="Calibri"/>
          <w:color w:val="000000"/>
          <w:sz w:val="22"/>
          <w:szCs w:val="22"/>
        </w:rPr>
        <w:t xml:space="preserve">).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w:t>
      </w:r>
      <w:del w:id="140" w:author="Joona Lehtomäki" w:date="2017-06-15T10:31:00Z">
        <w:r w:rsidRPr="002915B7" w:rsidDel="005E4205">
          <w:rPr>
            <w:rFonts w:ascii="Calibri" w:hAnsi="Calibri"/>
            <w:color w:val="000000"/>
            <w:sz w:val="22"/>
            <w:szCs w:val="22"/>
          </w:rPr>
          <w:delText>below</w:delText>
        </w:r>
      </w:del>
      <w:ins w:id="141" w:author="Joona Lehtomäki" w:date="2017-06-15T10:31:00Z">
        <w:r w:rsidR="005E4205">
          <w:rPr>
            <w:rFonts w:ascii="Calibri" w:hAnsi="Calibri"/>
            <w:color w:val="000000"/>
            <w:sz w:val="22"/>
            <w:szCs w:val="22"/>
          </w:rPr>
          <w:t xml:space="preserve">in section </w:t>
        </w:r>
        <w:r w:rsidR="00844AD1">
          <w:rPr>
            <w:rFonts w:ascii="Calibri" w:hAnsi="Calibri"/>
            <w:color w:val="000000"/>
            <w:sz w:val="22"/>
            <w:szCs w:val="22"/>
          </w:rPr>
          <w:t>2.6</w:t>
        </w:r>
      </w:ins>
      <w:r w:rsidRPr="002915B7">
        <w:rPr>
          <w:rFonts w:ascii="Calibri" w:hAnsi="Calibri"/>
          <w:color w:val="000000"/>
          <w:sz w:val="22"/>
          <w:szCs w:val="22"/>
        </w:rPr>
        <w:t>).</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74B7A558"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42" w:name="_Hlk479005265"/>
      <w:r w:rsidRPr="002915B7">
        <w:t>keeping the number of selected cells below a given threshold</w:t>
      </w:r>
      <w:bookmarkEnd w:id="142"/>
      <w:ins w:id="143" w:author="Joona Lehtomäki" w:date="2017-06-15T13:27:00Z">
        <w:r w:rsidR="00CD4D7A">
          <w:t xml:space="preserve"> (</w:t>
        </w:r>
      </w:ins>
      <w:ins w:id="144" w:author="Joona Lehtomäki" w:date="2017-06-15T13:28:00Z">
        <w:r w:rsidR="009124D7">
          <w:t xml:space="preserve">defined by </w:t>
        </w:r>
      </w:ins>
      <w:ins w:id="145" w:author="Joona Lehtomäki" w:date="2017-06-15T13:27:00Z">
        <w:r w:rsidR="00CD4D7A">
          <w:t>the target fraction, e.g. 10% of the landscape)</w:t>
        </w:r>
      </w:ins>
      <w:r w:rsidRPr="002915B7">
        <w:t xml:space="preserve">. </w:t>
      </w:r>
      <w:r w:rsidR="008C1F20" w:rsidRPr="002915B7">
        <w:t>By hierarchical, we mean solving several maximum coverage problems</w:t>
      </w:r>
      <w:ins w:id="146" w:author="Joona Lehtomäki" w:date="2017-06-15T13:28:00Z">
        <w:r w:rsidR="009124D7">
          <w:t xml:space="preserve"> varying the </w:t>
        </w:r>
      </w:ins>
      <w:ins w:id="147" w:author="Joona Lehtomäki" w:date="2017-06-15T13:29:00Z">
        <w:r w:rsidR="009124D7" w:rsidRPr="009124D7">
          <w:t>thresholds</w:t>
        </w:r>
        <w:r w:rsidR="009124D7">
          <w:t xml:space="preserve"> between 1</w:t>
        </w:r>
      </w:ins>
      <w:ins w:id="148" w:author="Joona Lehtomäki" w:date="2017-06-15T13:31:00Z">
        <w:r w:rsidR="00640D96">
          <w:t>%</w:t>
        </w:r>
      </w:ins>
      <w:ins w:id="149" w:author="Joona Lehtomäki" w:date="2017-06-15T13:29:00Z">
        <w:r w:rsidR="009124D7">
          <w:t xml:space="preserve"> to 99%.</w:t>
        </w:r>
      </w:ins>
      <w:del w:id="150" w:author="Joona Lehtomäki" w:date="2017-06-15T13:28:00Z">
        <w:r w:rsidR="008C1F20" w:rsidRPr="002915B7" w:rsidDel="009124D7">
          <w:delText xml:space="preserve"> using the top priority fraction of the landscape as a constraint</w:delText>
        </w:r>
      </w:del>
      <w:r w:rsidR="008C1F20" w:rsidRPr="002915B7">
        <w:t>.</w:t>
      </w:r>
      <w:r w:rsidR="000775C2" w:rsidRPr="002915B7">
        <w:t xml:space="preserve"> </w:t>
      </w:r>
      <w:r w:rsidR="008C1F20" w:rsidRPr="002915B7">
        <w:t>Before solving the optimization problem</w:t>
      </w:r>
      <w:ins w:id="151" w:author="Joona Lehtomäki" w:date="2017-06-15T13:30:00Z">
        <w:r w:rsidR="0088187F">
          <w:t>s</w:t>
        </w:r>
      </w:ins>
      <w:r w:rsidR="008C1F20" w:rsidRPr="002915B7">
        <w:t>,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E4338E"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5650DDFD"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w:t>
      </w:r>
      <w:ins w:id="152" w:author="Joona Lehtomäki" w:date="2017-06-26T14:34:00Z">
        <w:r w:rsidR="00E97033">
          <w:rPr>
            <w:b/>
            <w:bCs/>
            <w:color w:val="000000"/>
          </w:rPr>
          <w:t>2</w:t>
        </w:r>
      </w:ins>
      <w:del w:id="153" w:author="Joona Lehtomäki" w:date="2017-06-26T14:34:00Z">
        <w:r w:rsidRPr="002915B7" w:rsidDel="00E97033">
          <w:rPr>
            <w:b/>
            <w:bCs/>
            <w:color w:val="000000"/>
          </w:rPr>
          <w:delText>1</w:delText>
        </w:r>
      </w:del>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5B26E94B" w:rsidR="00C62B39" w:rsidRPr="002915B7" w:rsidRDefault="00C62B39" w:rsidP="003F6AB2">
      <w:pPr>
        <w:spacing w:line="480" w:lineRule="auto"/>
      </w:pPr>
      <w:r w:rsidRPr="002915B7">
        <w:t>We compared the solutions for all nine variants (</w:t>
      </w:r>
      <w:r w:rsidRPr="002915B7">
        <w:rPr>
          <w:b/>
          <w:bCs/>
        </w:rPr>
        <w:t>Fig. S</w:t>
      </w:r>
      <w:ins w:id="154" w:author="Joona Lehtomäki" w:date="2017-06-26T14:34:00Z">
        <w:r w:rsidR="00E97033">
          <w:rPr>
            <w:b/>
            <w:bCs/>
          </w:rPr>
          <w:t>2</w:t>
        </w:r>
      </w:ins>
      <w:del w:id="155" w:author="Joona Lehtomäki" w:date="2017-06-26T14:34:00Z">
        <w:r w:rsidRPr="002915B7" w:rsidDel="00E97033">
          <w:rPr>
            <w:b/>
            <w:bCs/>
          </w:rPr>
          <w:delText>1</w:delText>
        </w:r>
      </w:del>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65F7AB21"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t>
      </w:r>
      <w:ins w:id="156" w:author="Joona Lehtomäki" w:date="2017-06-15T13:34:00Z">
        <w:r w:rsidR="001F71CA">
          <w:t>section 2.6</w:t>
        </w:r>
      </w:ins>
      <w:del w:id="157" w:author="Joona Lehtomäki" w:date="2017-06-15T13:34:00Z">
        <w:r w:rsidRPr="002915B7" w:rsidDel="001F71CA">
          <w:delText>“Workflow implementation”</w:delText>
        </w:r>
      </w:del>
      <w:r w:rsidRPr="002915B7">
        <w:t xml:space="preserve">).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w:t>
      </w:r>
      <w:del w:id="158" w:author="Joona Lehtomäki" w:date="2017-06-15T13:34:00Z">
        <w:r w:rsidRPr="002915B7" w:rsidDel="001F71CA">
          <w:delText xml:space="preserve"> </w:delText>
        </w:r>
      </w:del>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NUTS2 regions), we computed the Map Comparison statistic (MCS) between all solutions pairs.</w:t>
      </w:r>
      <w:r w:rsidR="008C70E1">
        <w:t xml:space="preserve"> </w:t>
      </w:r>
      <w:r w:rsidR="008C70E1">
        <w:rPr>
          <w:color w:val="000000"/>
        </w:rPr>
        <w:t>We obtained</w:t>
      </w:r>
      <w:r w:rsidR="00FD5798" w:rsidRPr="002915B7">
        <w:rPr>
          <w:color w:val="000000"/>
        </w:rPr>
        <w:t xml:space="preserve"> the NUTS </w:t>
      </w:r>
      <w:r w:rsidR="008C70E1">
        <w:rPr>
          <w:color w:val="000000"/>
        </w:rPr>
        <w:t xml:space="preserve">data from </w:t>
      </w:r>
      <w:r w:rsidR="00FD5798" w:rsidRPr="002915B7">
        <w:rPr>
          <w:color w:val="000000"/>
        </w:rPr>
        <w:t>EUROSTAT (</w:t>
      </w:r>
      <w:r w:rsidR="00FD5798" w:rsidRPr="002915B7">
        <w:rPr>
          <w:b/>
          <w:bCs/>
          <w:color w:val="000000"/>
        </w:rPr>
        <w:t>REF</w:t>
      </w:r>
      <w:r w:rsidR="00FD5798" w:rsidRPr="002915B7">
        <w:rPr>
          <w:color w:val="000000"/>
        </w:rPr>
        <w:t xml:space="preserve">). </w:t>
      </w:r>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0C7B6D42"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w:t>
      </w:r>
      <w:del w:id="159" w:author="Joona Lehtomäki" w:date="2017-06-15T13:36:00Z">
        <w:r w:rsidRPr="002915B7" w:rsidDel="007C3F3B">
          <w:rPr>
            <w:rFonts w:eastAsia="Times New Roman"/>
            <w:color w:val="000000"/>
            <w:highlight w:val="white"/>
            <w:lang w:eastAsia="fi-FI"/>
          </w:rPr>
          <w:delText xml:space="preserve">Zonation </w:delText>
        </w:r>
      </w:del>
      <w:ins w:id="160" w:author="Joona Lehtomäki" w:date="2017-06-15T13:36:00Z">
        <w:r w:rsidR="007C3F3B">
          <w:rPr>
            <w:rFonts w:eastAsia="Times New Roman"/>
            <w:color w:val="000000"/>
            <w:highlight w:val="white"/>
            <w:lang w:eastAsia="fi-FI"/>
          </w:rPr>
          <w:t>ZON</w:t>
        </w:r>
        <w:r w:rsidR="007C3F3B" w:rsidRPr="002915B7">
          <w:rPr>
            <w:rFonts w:eastAsia="Times New Roman"/>
            <w:color w:val="000000"/>
            <w:highlight w:val="white"/>
            <w:lang w:eastAsia="fi-FI"/>
          </w:rPr>
          <w:t xml:space="preserve"> </w:t>
        </w:r>
      </w:ins>
      <w:r w:rsidRPr="002915B7">
        <w:rPr>
          <w:rFonts w:eastAsia="Times New Roman"/>
          <w:color w:val="000000"/>
          <w:highlight w:val="white"/>
          <w:lang w:eastAsia="fi-FI"/>
        </w:rPr>
        <w:t xml:space="preserve">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w:t>
      </w:r>
      <w:del w:id="161" w:author="Joona Lehtomäki" w:date="2017-06-15T13:36:00Z">
        <w:r w:rsidRPr="002915B7" w:rsidDel="006D5FDA">
          <w:rPr>
            <w:rFonts w:eastAsia="Times New Roman"/>
            <w:color w:val="000000"/>
            <w:highlight w:val="white"/>
            <w:lang w:eastAsia="fi-FI"/>
          </w:rPr>
          <w:delText xml:space="preserve">Zonation </w:delText>
        </w:r>
      </w:del>
      <w:ins w:id="162" w:author="Joona Lehtomäki" w:date="2017-06-15T13:36:00Z">
        <w:r w:rsidR="006D5FDA">
          <w:rPr>
            <w:rFonts w:eastAsia="Times New Roman"/>
            <w:color w:val="000000"/>
            <w:highlight w:val="white"/>
            <w:lang w:eastAsia="fi-FI"/>
          </w:rPr>
          <w:t>ZON</w:t>
        </w:r>
        <w:r w:rsidR="006D5FDA" w:rsidRPr="002915B7">
          <w:rPr>
            <w:rFonts w:eastAsia="Times New Roman"/>
            <w:color w:val="000000"/>
            <w:highlight w:val="white"/>
            <w:lang w:eastAsia="fi-FI"/>
          </w:rPr>
          <w:t xml:space="preserve"> </w:t>
        </w:r>
      </w:ins>
      <w:r w:rsidRPr="002915B7">
        <w:rPr>
          <w:rFonts w:eastAsia="Times New Roman"/>
          <w:color w:val="000000"/>
          <w:highlight w:val="white"/>
          <w:lang w:eastAsia="fi-FI"/>
        </w:rPr>
        <w:t xml:space="preserve">to compute performance data for RWR and ILP. This way, the priority rank solution produced by RWR and ILP is loaded into </w:t>
      </w:r>
      <w:del w:id="163" w:author="Joona Lehtomäki" w:date="2017-06-15T13:36:00Z">
        <w:r w:rsidRPr="002915B7" w:rsidDel="00E46E14">
          <w:rPr>
            <w:rFonts w:eastAsia="Times New Roman"/>
            <w:color w:val="000000"/>
            <w:highlight w:val="white"/>
            <w:lang w:eastAsia="fi-FI"/>
          </w:rPr>
          <w:delText>Zonation</w:delText>
        </w:r>
      </w:del>
      <w:ins w:id="164" w:author="Joona Lehtomäki" w:date="2017-06-15T13:36:00Z">
        <w:r w:rsidR="00E46E14">
          <w:rPr>
            <w:rFonts w:eastAsia="Times New Roman"/>
            <w:color w:val="000000"/>
            <w:highlight w:val="white"/>
            <w:lang w:eastAsia="fi-FI"/>
          </w:rPr>
          <w:t>ZON</w:t>
        </w:r>
      </w:ins>
      <w:r w:rsidRPr="002915B7">
        <w:rPr>
          <w:rFonts w:eastAsia="Times New Roman"/>
          <w:color w:val="000000"/>
          <w:highlight w:val="white"/>
          <w:lang w:eastAsia="fi-FI"/>
        </w:rPr>
        <w:t>, which then proceeds with the usual cell-removal following the rank order from the loaded solutions while also producing the performance data</w:t>
      </w:r>
      <w:del w:id="165" w:author="Joona Lehtomäki" w:date="2017-06-15T13:35:00Z">
        <w:r w:rsidRPr="002915B7" w:rsidDel="007C3F3B">
          <w:rPr>
            <w:rFonts w:eastAsia="Times New Roman"/>
            <w:color w:val="000000"/>
            <w:highlight w:val="white"/>
            <w:lang w:eastAsia="fi-FI"/>
          </w:rPr>
          <w:delText xml:space="preserve"> </w:delText>
        </w:r>
      </w:del>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xml:space="preserve">. We used this pre-loading functionality in two ways. First, using only ZON we examine the trade-offs in prioritizing areas on all available features (ALL) as opposed to ESs (ES) or biodiversity features (BD) only. Second, we compare the RWR and ZON solutions to the ILP solution. </w:t>
      </w:r>
      <w:del w:id="166" w:author="Joona Lehtomäki" w:date="2017-06-15T13:38:00Z">
        <w:r w:rsidRPr="002915B7" w:rsidDel="0022628A">
          <w:rPr>
            <w:rFonts w:eastAsia="Times New Roman"/>
            <w:color w:val="000000"/>
            <w:highlight w:val="white"/>
            <w:lang w:eastAsia="fi-FI"/>
          </w:rPr>
          <w:delText>The Gurobi solver</w:delText>
        </w:r>
      </w:del>
      <w:ins w:id="167" w:author="Joona Lehtomäki" w:date="2017-06-15T13:38:00Z">
        <w:r w:rsidR="0022628A">
          <w:rPr>
            <w:rFonts w:eastAsia="Times New Roman"/>
            <w:color w:val="000000"/>
            <w:highlight w:val="white"/>
            <w:lang w:eastAsia="fi-FI"/>
          </w:rPr>
          <w:t>ILP</w:t>
        </w:r>
      </w:ins>
      <w:r w:rsidRPr="002915B7">
        <w:rPr>
          <w:rFonts w:eastAsia="Times New Roman"/>
          <w:color w:val="000000"/>
          <w:highlight w:val="white"/>
          <w:lang w:eastAsia="fi-FI"/>
        </w:rPr>
        <w:t xml:space="preserve">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5043A3D4" w:rsidR="00C62B39" w:rsidRPr="002915B7" w:rsidRDefault="00C62B39" w:rsidP="003F6AB2">
      <w:pPr>
        <w:spacing w:line="480" w:lineRule="auto"/>
      </w:pPr>
      <w:r w:rsidRPr="002915B7">
        <w:rPr>
          <w:color w:val="000000"/>
        </w:rPr>
        <w:t>To quantify how similar the average rank priories calculated for each NUTS2 region</w:t>
      </w:r>
      <w:del w:id="168" w:author="Joona Lehtomäki" w:date="2017-06-15T13:38:00Z">
        <w:r w:rsidRPr="002915B7" w:rsidDel="006B443E">
          <w:rPr>
            <w:color w:val="000000"/>
          </w:rPr>
          <w:delText>s</w:delText>
        </w:r>
      </w:del>
      <w:r w:rsidRPr="002915B7">
        <w:rPr>
          <w:color w:val="000000"/>
        </w:rPr>
        <w:t xml:space="preserve"> </w:t>
      </w:r>
      <w:ins w:id="169" w:author="Joona Lehtomäki" w:date="2017-06-15T13:38:00Z">
        <w:r w:rsidR="006B443E">
          <w:rPr>
            <w:color w:val="000000"/>
          </w:rPr>
          <w:t>is</w:t>
        </w:r>
      </w:ins>
      <w:del w:id="170" w:author="Joona Lehtomäki" w:date="2017-06-15T13:38:00Z">
        <w:r w:rsidRPr="002915B7" w:rsidDel="006B443E">
          <w:rPr>
            <w:color w:val="000000"/>
          </w:rPr>
          <w:delText>are</w:delText>
        </w:r>
      </w:del>
      <w:r w:rsidRPr="002915B7">
        <w:rPr>
          <w:color w:val="000000"/>
        </w:rPr>
        <w:t xml:space="preserve">, we also calculated the mean and the standard deviation of the priority rank of </w:t>
      </w:r>
      <w:del w:id="171" w:author="Joona Lehtomäki" w:date="2017-06-15T13:38:00Z">
        <w:r w:rsidRPr="002915B7" w:rsidDel="0079171E">
          <w:rPr>
            <w:color w:val="000000"/>
          </w:rPr>
          <w:delText xml:space="preserve">all </w:delText>
        </w:r>
      </w:del>
      <w:ins w:id="172" w:author="Joona Lehtomäki" w:date="2017-06-15T13:38:00Z">
        <w:r w:rsidR="0079171E">
          <w:rPr>
            <w:color w:val="000000"/>
          </w:rPr>
          <w:t>each</w:t>
        </w:r>
        <w:r w:rsidR="0079171E" w:rsidRPr="002915B7">
          <w:rPr>
            <w:color w:val="000000"/>
          </w:rPr>
          <w:t xml:space="preserve"> </w:t>
        </w:r>
      </w:ins>
      <w:r w:rsidRPr="002915B7">
        <w:rPr>
          <w:color w:val="000000"/>
        </w:rPr>
        <w:t>NUTS2 region</w:t>
      </w:r>
      <w:del w:id="173" w:author="Joona Lehtomäki" w:date="2017-06-15T13:38:00Z">
        <w:r w:rsidRPr="002915B7" w:rsidDel="006B443E">
          <w:rPr>
            <w:color w:val="000000"/>
          </w:rPr>
          <w:delText>s</w:delText>
        </w:r>
      </w:del>
      <w:r w:rsidRPr="002915B7">
        <w:rPr>
          <w:color w:val="000000"/>
        </w:rPr>
        <w:t xml:space="preserve">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3434F376"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 xml:space="preserve">However, </w:t>
      </w:r>
      <w:ins w:id="174" w:author="Joona Lehtomäki" w:date="2017-06-15T13:40:00Z">
        <w:r w:rsidR="006B443E">
          <w:t xml:space="preserve">exactly </w:t>
        </w:r>
      </w:ins>
      <w:r w:rsidR="000B5429">
        <w:t xml:space="preserve">which factors can be accounted for by </w:t>
      </w:r>
      <w:del w:id="175" w:author="Joona Lehtomäki" w:date="2017-06-15T13:40:00Z">
        <w:r w:rsidR="000B5429" w:rsidDel="006B443E">
          <w:delText xml:space="preserve">the </w:delText>
        </w:r>
      </w:del>
      <w:r w:rsidR="000B5429">
        <w:t>priorit</w:t>
      </w:r>
      <w:r w:rsidR="00B04EB8">
        <w:t>ization methods var</w:t>
      </w:r>
      <w:ins w:id="176" w:author="Joona Lehtomäki" w:date="2017-06-15T13:41:00Z">
        <w:r w:rsidR="006B443E">
          <w:t>y</w:t>
        </w:r>
      </w:ins>
      <w:del w:id="177" w:author="Joona Lehtomäki" w:date="2017-06-15T13:41:00Z">
        <w:r w:rsidR="00B04EB8" w:rsidDel="006B443E">
          <w:delText>ies</w:delText>
        </w:r>
      </w:del>
      <w:r w:rsidR="00B04EB8">
        <w:t xml:space="preserve"> greatly and </w:t>
      </w:r>
      <w:r w:rsidR="000B5429">
        <w:t xml:space="preserve">comparing the </w:t>
      </w:r>
      <w:del w:id="178" w:author="Joona Lehtomäki" w:date="2017-06-15T13:41:00Z">
        <w:r w:rsidR="000B5429" w:rsidDel="006B443E">
          <w:delText xml:space="preserve">prioritization </w:delText>
        </w:r>
      </w:del>
      <w:ins w:id="179" w:author="Joona Lehtomäki" w:date="2017-06-15T13:41:00Z">
        <w:r w:rsidR="006B443E">
          <w:t xml:space="preserve">results </w:t>
        </w:r>
      </w:ins>
      <w:del w:id="180" w:author="Joona Lehtomäki" w:date="2017-06-15T13:43:00Z">
        <w:r w:rsidR="000B5429" w:rsidDel="006B443E">
          <w:delText>becomes increasingly more difficult as</w:delText>
        </w:r>
      </w:del>
      <w:ins w:id="181" w:author="Joona Lehtomäki" w:date="2017-06-15T13:43:00Z">
        <w:r w:rsidR="006B443E">
          <w:t>is complicated by</w:t>
        </w:r>
      </w:ins>
      <w:r w:rsidR="000B5429">
        <w:t xml:space="preserve"> every new </w:t>
      </w:r>
      <w:ins w:id="182" w:author="Joona Lehtomäki" w:date="2017-06-15T13:44:00Z">
        <w:r w:rsidR="006B443E">
          <w:t xml:space="preserve">analysis </w:t>
        </w:r>
      </w:ins>
      <w:r w:rsidR="000B5429">
        <w:t xml:space="preserve">layer </w:t>
      </w:r>
      <w:del w:id="183" w:author="Joona Lehtomäki" w:date="2017-06-15T13:43:00Z">
        <w:r w:rsidR="000B5429" w:rsidDel="006B443E">
          <w:delText xml:space="preserve">of complexity comes with </w:delText>
        </w:r>
      </w:del>
      <w:ins w:id="184" w:author="Joona Lehtomäki" w:date="2017-06-15T13:43:00Z">
        <w:r w:rsidR="006B443E">
          <w:t xml:space="preserve">and </w:t>
        </w:r>
      </w:ins>
      <w:r w:rsidR="000B5429">
        <w:t xml:space="preserve">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ins w:id="185" w:author="Joona Lehtomäki" w:date="2017-06-15T13:44:00Z">
        <w:r w:rsidR="006B443E">
          <w:t xml:space="preserve">, but </w:t>
        </w:r>
      </w:ins>
      <w:del w:id="186" w:author="Joona Lehtomäki" w:date="2017-06-15T13:44:00Z">
        <w:r w:rsidR="009543F9" w:rsidDel="006B443E">
          <w:delText>. In addition, we</w:delText>
        </w:r>
      </w:del>
      <w:r w:rsidR="00B04EB8">
        <w:t xml:space="preserve"> also tested how </w:t>
      </w:r>
      <w:del w:id="187" w:author="Joona Lehtomäki" w:date="2017-06-15T13:44:00Z">
        <w:r w:rsidR="00B04EB8" w:rsidDel="006B443E">
          <w:delText xml:space="preserve">an additional prioritization option, </w:delText>
        </w:r>
      </w:del>
      <w:r w:rsidR="00B04EB8">
        <w:t>including a proxy for costs</w:t>
      </w:r>
      <w:del w:id="188" w:author="Joona Lehtomäki" w:date="2017-06-15T13:44:00Z">
        <w:r w:rsidR="00B04EB8" w:rsidDel="006B443E">
          <w:delText>,</w:delText>
        </w:r>
      </w:del>
      <w:r w:rsidR="00B04EB8">
        <w:t xml:space="preserve"> </w:t>
      </w:r>
      <w:del w:id="189" w:author="Joona Lehtomäki" w:date="2017-06-15T13:44:00Z">
        <w:r w:rsidR="00B04EB8" w:rsidDel="006B443E">
          <w:delText xml:space="preserve">would </w:delText>
        </w:r>
      </w:del>
      <w:r w:rsidR="00B04EB8">
        <w:t>affect</w:t>
      </w:r>
      <w:ins w:id="190" w:author="Joona Lehtomäki" w:date="2017-06-15T13:44:00Z">
        <w:r w:rsidR="006B443E">
          <w:t>s</w:t>
        </w:r>
      </w:ins>
      <w:r w:rsidR="00B04EB8">
        <w:t xml:space="preserve"> the results of each m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91"/>
      <w:r w:rsidR="007846C0" w:rsidRPr="002915B7">
        <w:t>XXX</w:t>
      </w:r>
      <w:commentRangeEnd w:id="191"/>
      <w:r w:rsidR="007846C0" w:rsidRPr="002915B7">
        <w:rPr>
          <w:rStyle w:val="CommentReference"/>
        </w:rPr>
        <w:commentReference w:id="191"/>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92"/>
      <w:r w:rsidR="00C62B39" w:rsidRPr="002915B7">
        <w:t>R</w:t>
      </w:r>
      <w:commentRangeEnd w:id="192"/>
      <w:r w:rsidR="001A6958" w:rsidRPr="002915B7">
        <w:t>esults</w:t>
      </w:r>
      <w:r w:rsidR="00C62B39" w:rsidRPr="002915B7">
        <w:commentReference w:id="192"/>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DC809EC" w:rsidR="008F4695" w:rsidRPr="002915B7" w:rsidRDefault="00FC33CE" w:rsidP="003F6AB2">
      <w:pPr>
        <w:pStyle w:val="Standard"/>
        <w:spacing w:line="480" w:lineRule="auto"/>
      </w:pPr>
      <w:r w:rsidRPr="002915B7">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xml:space="preserve">) and </w:t>
      </w:r>
      <w:r w:rsidR="0037590C" w:rsidRPr="002915B7">
        <w:t>South-Eastern</w:t>
      </w:r>
      <w:r w:rsidR="001E48EA" w:rsidRPr="002915B7">
        <w:t xml:space="preserve"> Europe (Bulgaria and Romania)</w:t>
      </w:r>
      <w:r w:rsidR="006D75B9" w:rsidRPr="002915B7">
        <w:t xml:space="preserve"> with </w:t>
      </w:r>
      <w:r w:rsidRPr="002915B7">
        <w:t>some priorities also in Northern Fennoscandia (</w:t>
      </w:r>
      <w:r w:rsidR="0037590C">
        <w:rPr>
          <w:b/>
          <w:bCs/>
        </w:rPr>
        <w:t>Fig. 2</w:t>
      </w:r>
      <w:r w:rsidRPr="002915B7">
        <w:rPr>
          <w:b/>
          <w:bCs/>
        </w:rPr>
        <w:t>A-C</w:t>
      </w:r>
      <w:r w:rsidRPr="002915B7">
        <w:t>). The highest priority areas for ESs only (</w:t>
      </w:r>
      <w:r w:rsidR="0037590C">
        <w:rPr>
          <w:b/>
          <w:bCs/>
        </w:rPr>
        <w:t>Fig. 2</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D73494">
        <w:rPr>
          <w:b/>
          <w:bCs/>
        </w:rPr>
        <w:t>Fig. 2</w:t>
      </w:r>
      <w:r w:rsidRPr="002915B7">
        <w:rPr>
          <w:b/>
          <w:bCs/>
        </w:rPr>
        <w:t>H-I</w:t>
      </w:r>
      <w:r w:rsidRPr="002915B7">
        <w:t>).  The patterns on rank priorities were spatially much more similar when compared across the different methods (RWR, ZON and ILP). On a visual inspection, RWR (</w:t>
      </w:r>
      <w:r w:rsidR="00D73494">
        <w:rPr>
          <w:b/>
          <w:bCs/>
        </w:rPr>
        <w:t>Fig. 2</w:t>
      </w:r>
      <w:r w:rsidRPr="002915B7">
        <w:rPr>
          <w:b/>
          <w:bCs/>
        </w:rPr>
        <w:t>A</w:t>
      </w:r>
      <w:r w:rsidRPr="002915B7">
        <w:t xml:space="preserve">, </w:t>
      </w:r>
      <w:r w:rsidR="00D73494">
        <w:rPr>
          <w:b/>
          <w:bCs/>
        </w:rPr>
        <w:t>2</w:t>
      </w:r>
      <w:r w:rsidRPr="002915B7">
        <w:rPr>
          <w:b/>
          <w:bCs/>
        </w:rPr>
        <w:t>D</w:t>
      </w:r>
      <w:r w:rsidRPr="002915B7">
        <w:t xml:space="preserve"> and </w:t>
      </w:r>
      <w:r w:rsidR="00D73494">
        <w:rPr>
          <w:b/>
          <w:bCs/>
        </w:rPr>
        <w:t>2</w:t>
      </w:r>
      <w:r w:rsidRPr="002915B7">
        <w:rPr>
          <w:b/>
          <w:bCs/>
        </w:rPr>
        <w:t>H</w:t>
      </w:r>
      <w:r w:rsidRPr="002915B7">
        <w:t>) and ILP (</w:t>
      </w:r>
      <w:r w:rsidRPr="002915B7">
        <w:rPr>
          <w:b/>
          <w:bCs/>
        </w:rPr>
        <w:t>Fig</w:t>
      </w:r>
      <w:r w:rsidRPr="002915B7">
        <w:t xml:space="preserve">. </w:t>
      </w:r>
      <w:r w:rsidR="00D73494">
        <w:rPr>
          <w:b/>
          <w:bCs/>
        </w:rPr>
        <w:t>2</w:t>
      </w:r>
      <w:r w:rsidRPr="002915B7">
        <w:rPr>
          <w:b/>
          <w:bCs/>
        </w:rPr>
        <w:t>C</w:t>
      </w:r>
      <w:r w:rsidRPr="002915B7">
        <w:t xml:space="preserve">, </w:t>
      </w:r>
      <w:r w:rsidR="00D73494">
        <w:rPr>
          <w:b/>
          <w:bCs/>
        </w:rPr>
        <w:t>2</w:t>
      </w:r>
      <w:r w:rsidRPr="002915B7">
        <w:rPr>
          <w:b/>
          <w:bCs/>
        </w:rPr>
        <w:t>F</w:t>
      </w:r>
      <w:r w:rsidRPr="002915B7">
        <w:t xml:space="preserve"> and </w:t>
      </w:r>
      <w:r w:rsidR="00D73494">
        <w:rPr>
          <w:b/>
          <w:bCs/>
        </w:rPr>
        <w:t>2</w:t>
      </w:r>
      <w:r w:rsidRPr="002915B7">
        <w:rPr>
          <w:b/>
          <w:bCs/>
        </w:rPr>
        <w:t>I</w:t>
      </w:r>
      <w:r w:rsidRPr="002915B7">
        <w:t>) produced almost identical priority patterns, whereas ZON (</w:t>
      </w:r>
      <w:r w:rsidR="00D73494">
        <w:rPr>
          <w:b/>
          <w:bCs/>
        </w:rPr>
        <w:t>Fig. 2</w:t>
      </w:r>
      <w:r w:rsidRPr="002915B7">
        <w:rPr>
          <w:b/>
          <w:bCs/>
        </w:rPr>
        <w:t>B</w:t>
      </w:r>
      <w:r w:rsidRPr="002915B7">
        <w:t xml:space="preserve">, </w:t>
      </w:r>
      <w:r w:rsidR="00D73494">
        <w:rPr>
          <w:b/>
          <w:bCs/>
        </w:rPr>
        <w:t>2</w:t>
      </w:r>
      <w:r w:rsidRPr="002915B7">
        <w:rPr>
          <w:b/>
          <w:bCs/>
        </w:rPr>
        <w:t>E</w:t>
      </w:r>
      <w:r w:rsidRPr="002915B7">
        <w:t xml:space="preserve"> and </w:t>
      </w:r>
      <w:r w:rsidR="00D73494">
        <w:rPr>
          <w:b/>
          <w:bCs/>
        </w:rPr>
        <w:t>2</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506E32F5"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9C388D">
        <w:rPr>
          <w:rFonts w:eastAsia="Times New Roman"/>
          <w:b/>
          <w:bCs/>
          <w:color w:val="000000"/>
          <w:lang w:eastAsia="fi-FI"/>
        </w:rPr>
        <w:t>Fig. 3</w:t>
      </w:r>
      <w:r w:rsidRPr="002915B7">
        <w:rPr>
          <w:rFonts w:eastAsia="Times New Roman"/>
          <w:b/>
          <w:bCs/>
          <w:color w:val="000000"/>
          <w:lang w:eastAsia="fi-FI"/>
        </w:rPr>
        <w:t>A</w:t>
      </w:r>
      <w:r w:rsidRPr="002915B7">
        <w:rPr>
          <w:rFonts w:eastAsia="Times New Roman"/>
          <w:color w:val="000000"/>
          <w:lang w:eastAsia="fi-FI"/>
        </w:rPr>
        <w:t>)</w:t>
      </w:r>
      <w:ins w:id="193" w:author="Joona Lehtomäki" w:date="2017-06-15T13:46:00Z">
        <w:r w:rsidR="0024708A">
          <w:rPr>
            <w:rFonts w:eastAsia="Times New Roman"/>
            <w:color w:val="000000"/>
            <w:lang w:eastAsia="fi-FI"/>
          </w:rPr>
          <w:t>, meaning that these regions were consistently high-pri</w:t>
        </w:r>
        <w:r w:rsidR="00E17F4E">
          <w:rPr>
            <w:rFonts w:eastAsia="Times New Roman"/>
            <w:color w:val="000000"/>
            <w:lang w:eastAsia="fi-FI"/>
          </w:rPr>
          <w:t>ority areas across all variants</w:t>
        </w:r>
      </w:ins>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9C388D">
        <w:rPr>
          <w:rFonts w:eastAsia="Times New Roman"/>
          <w:b/>
          <w:bCs/>
          <w:color w:val="000000"/>
          <w:lang w:eastAsia="fi-FI"/>
        </w:rPr>
        <w:t>Fig. 3</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4167B370"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w:t>
      </w:r>
      <w:ins w:id="194" w:author="Joona Lehtomäki" w:date="2017-06-15T13:49:00Z">
        <w:r w:rsidR="00AE6A2F">
          <w:rPr>
            <w:rFonts w:eastAsia="Times New Roman"/>
            <w:color w:val="000000"/>
            <w:lang w:eastAsia="fi-FI"/>
          </w:rPr>
          <w:t xml:space="preserve">, </w:t>
        </w:r>
      </w:ins>
      <w:ins w:id="195" w:author="Joona Lehtomäki" w:date="2017-07-10T09:44:00Z">
        <w:r w:rsidR="00E4338E">
          <w:rPr>
            <w:rFonts w:eastAsia="Times New Roman"/>
            <w:color w:val="000000"/>
            <w:lang w:eastAsia="fi-FI"/>
          </w:rPr>
          <w:t>respectively</w:t>
        </w:r>
      </w:ins>
      <w:bookmarkStart w:id="196" w:name="_GoBack"/>
      <w:bookmarkEnd w:id="196"/>
      <w:r w:rsidRPr="002915B7">
        <w:rPr>
          <w:rFonts w:eastAsia="Times New Roman"/>
          <w:color w:val="000000"/>
          <w:lang w:eastAsia="fi-FI"/>
        </w:rPr>
        <w:t>.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6914B1">
        <w:rPr>
          <w:rFonts w:eastAsia="Times New Roman"/>
          <w:b/>
          <w:bCs/>
          <w:color w:val="000000"/>
          <w:lang w:eastAsia="fi-FI"/>
        </w:rPr>
        <w:t>Fig. 4</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2A1BAE5D"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6914B1">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97"/>
      <w:r w:rsidR="00DF5AE7" w:rsidRPr="002915B7">
        <w:rPr>
          <w:rFonts w:eastAsia="Times New Roman"/>
          <w:color w:val="000000"/>
          <w:lang w:eastAsia="fi-FI"/>
        </w:rPr>
        <w:t>only 0.51 for ALL</w:t>
      </w:r>
      <w:commentRangeEnd w:id="197"/>
      <w:r w:rsidR="00DF5AE7" w:rsidRPr="002915B7">
        <w:rPr>
          <w:rStyle w:val="CommentReference"/>
          <w:kern w:val="1"/>
        </w:rPr>
        <w:commentReference w:id="197"/>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t xml:space="preserve">3.2 </w:t>
      </w:r>
      <w:commentRangeStart w:id="198"/>
      <w:r w:rsidR="00C62B39" w:rsidRPr="002915B7">
        <w:rPr>
          <w:lang w:eastAsia="fi-FI"/>
        </w:rPr>
        <w:t>Solution performance and optimality</w:t>
      </w:r>
      <w:commentRangeEnd w:id="198"/>
      <w:r w:rsidR="004B0D51">
        <w:rPr>
          <w:rStyle w:val="CommentReference"/>
          <w:b w:val="0"/>
          <w:bCs w:val="0"/>
        </w:rPr>
        <w:commentReference w:id="198"/>
      </w:r>
    </w:p>
    <w:p w14:paraId="01068E05" w14:textId="77777777" w:rsidR="007341B9" w:rsidRPr="002915B7" w:rsidRDefault="007341B9" w:rsidP="003F6AB2">
      <w:pPr>
        <w:spacing w:line="480" w:lineRule="auto"/>
        <w:rPr>
          <w:rFonts w:eastAsia="Times New Roman"/>
          <w:color w:val="000000"/>
          <w:lang w:eastAsia="fi-FI"/>
        </w:rPr>
      </w:pPr>
    </w:p>
    <w:p w14:paraId="738307F1" w14:textId="4E0C7CB4" w:rsidR="00C62B39" w:rsidRPr="002915B7" w:rsidRDefault="00F46EB7" w:rsidP="003F6AB2">
      <w:pPr>
        <w:spacing w:line="480" w:lineRule="auto"/>
      </w:pPr>
      <w:ins w:id="199" w:author="Joona Lehtomäki" w:date="2017-06-15T13:49:00Z">
        <w:r>
          <w:rPr>
            <w:rFonts w:eastAsia="Times New Roman"/>
            <w:color w:val="000000"/>
            <w:lang w:eastAsia="fi-FI"/>
          </w:rPr>
          <w:t>In terms of feature representation, t</w:t>
        </w:r>
      </w:ins>
      <w:del w:id="200" w:author="Joona Lehtomäki" w:date="2017-06-15T13:49:00Z">
        <w:r w:rsidR="007341B9" w:rsidRPr="002915B7" w:rsidDel="00F46EB7">
          <w:rPr>
            <w:rFonts w:eastAsia="Times New Roman"/>
            <w:color w:val="000000"/>
            <w:lang w:eastAsia="fi-FI"/>
          </w:rPr>
          <w:delText>T</w:delText>
        </w:r>
      </w:del>
      <w:r w:rsidR="007341B9" w:rsidRPr="002915B7">
        <w:rPr>
          <w:rFonts w:eastAsia="Times New Roman"/>
          <w:color w:val="000000"/>
          <w:lang w:eastAsia="fi-FI"/>
        </w:rPr>
        <w:t xml:space="preserve">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CE5460">
        <w:rPr>
          <w:rFonts w:eastAsia="Times New Roman"/>
          <w:color w:val="000000"/>
          <w:lang w:eastAsia="fi-FI"/>
        </w:rPr>
        <w:t xml:space="preserve">with some differences </w:t>
      </w:r>
      <w:r w:rsidR="00047C56" w:rsidRPr="002915B7">
        <w:rPr>
          <w:rFonts w:eastAsia="Times New Roman"/>
          <w:color w:val="000000"/>
          <w:lang w:eastAsia="fi-FI"/>
        </w:rPr>
        <w:t>(</w:t>
      </w:r>
      <w:r w:rsidR="00623B56">
        <w:rPr>
          <w:rFonts w:eastAsia="Times New Roman"/>
          <w:b/>
          <w:color w:val="000000"/>
          <w:lang w:eastAsia="fi-FI"/>
        </w:rPr>
        <w:t>Fig. 5</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CE5460">
        <w:rPr>
          <w:rFonts w:eastAsia="Times New Roman"/>
          <w:color w:val="000000"/>
          <w:lang w:eastAsia="fi-FI"/>
        </w:rPr>
        <w:t xml:space="preserve">. Most notably, while RWR had the highest average performance, ZON produced the most balanced results in the sense that the priority areas identified covered a higher median fraction of all features. </w:t>
      </w:r>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w:t>
      </w:r>
      <w:del w:id="201" w:author="Joona Lehtomäki" w:date="2017-06-15T13:50:00Z">
        <w:r w:rsidR="00190E72" w:rsidRPr="002915B7" w:rsidDel="00F002D0">
          <w:rPr>
            <w:rFonts w:eastAsia="Times New Roman"/>
            <w:color w:val="000000"/>
            <w:lang w:eastAsia="fi-FI"/>
          </w:rPr>
          <w:delText xml:space="preserve">best </w:delText>
        </w:r>
      </w:del>
      <w:ins w:id="202" w:author="Joona Lehtomäki" w:date="2017-06-15T13:50:00Z">
        <w:r w:rsidR="00F002D0">
          <w:rPr>
            <w:rFonts w:eastAsia="Times New Roman"/>
            <w:color w:val="000000"/>
            <w:lang w:eastAsia="fi-FI"/>
          </w:rPr>
          <w:t>top</w:t>
        </w:r>
        <w:r w:rsidR="00F002D0" w:rsidRPr="002915B7">
          <w:rPr>
            <w:rFonts w:eastAsia="Times New Roman"/>
            <w:color w:val="000000"/>
            <w:lang w:eastAsia="fi-FI"/>
          </w:rPr>
          <w:t xml:space="preserve"> </w:t>
        </w:r>
      </w:ins>
      <w:r w:rsidR="00190E72" w:rsidRPr="002915B7">
        <w:rPr>
          <w:rFonts w:eastAsia="Times New Roman"/>
          <w:color w:val="000000"/>
          <w:lang w:eastAsia="fi-FI"/>
        </w:rPr>
        <w:t xml:space="preserve">10% </w:t>
      </w:r>
      <w:del w:id="203" w:author="Joona Lehtomäki" w:date="2017-06-15T13:50:00Z">
        <w:r w:rsidR="00190E72" w:rsidRPr="002915B7" w:rsidDel="00F002D0">
          <w:rPr>
            <w:rFonts w:eastAsia="Times New Roman"/>
            <w:color w:val="000000"/>
            <w:lang w:eastAsia="fi-FI"/>
          </w:rPr>
          <w:delText>of the solution</w:delText>
        </w:r>
      </w:del>
      <w:ins w:id="204" w:author="Joona Lehtomäki" w:date="2017-06-15T13:50:00Z">
        <w:r w:rsidR="00F002D0">
          <w:rPr>
            <w:rFonts w:eastAsia="Times New Roman"/>
            <w:color w:val="000000"/>
            <w:lang w:eastAsia="fi-FI"/>
          </w:rPr>
          <w:t>fraction</w:t>
        </w:r>
      </w:ins>
      <w:r w:rsidR="00190E72" w:rsidRPr="002915B7">
        <w:rPr>
          <w:rFonts w:eastAsia="Times New Roman"/>
          <w:color w:val="000000"/>
          <w:lang w:eastAsia="fi-FI"/>
        </w:rPr>
        <w:t xml:space="preserve">) was 18.5%, 19.1% and 15.3% for </w:t>
      </w:r>
      <w:r w:rsidR="00434F7D" w:rsidRPr="002915B7">
        <w:rPr>
          <w:rFonts w:eastAsia="Times New Roman"/>
          <w:color w:val="000000"/>
          <w:lang w:eastAsia="fi-FI"/>
        </w:rPr>
        <w:t>RWR</w:t>
      </w:r>
      <w:r w:rsidR="00AE245D">
        <w:rPr>
          <w:rFonts w:eastAsia="Times New Roman"/>
          <w:color w:val="000000"/>
          <w:lang w:eastAsia="fi-FI"/>
        </w:rPr>
        <w:t>_ALL</w:t>
      </w:r>
      <w:r w:rsidR="00434F7D" w:rsidRPr="002915B7">
        <w:rPr>
          <w:rFonts w:eastAsia="Times New Roman"/>
          <w:color w:val="000000"/>
          <w:lang w:eastAsia="fi-FI"/>
        </w:rPr>
        <w:t>, ZON</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xml:space="preserve"> and ILP</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w:t>
      </w:r>
      <w:ins w:id="205" w:author="Joona Lehtomäki" w:date="2017-06-15T13:52:00Z">
        <w:r w:rsidR="0004166E">
          <w:rPr>
            <w:rFonts w:eastAsia="Times New Roman"/>
            <w:color w:val="000000"/>
            <w:lang w:eastAsia="fi-FI"/>
          </w:rPr>
          <w:t xml:space="preserve">already </w:t>
        </w:r>
      </w:ins>
      <w:r w:rsidR="00434F7D" w:rsidRPr="002915B7">
        <w:rPr>
          <w:rFonts w:eastAsia="Times New Roman"/>
          <w:color w:val="000000"/>
          <w:lang w:eastAsia="fi-FI"/>
        </w:rPr>
        <w:t xml:space="preserve">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w:t>
      </w:r>
      <w:del w:id="206" w:author="Joona Lehtomäki" w:date="2017-06-15T13:56:00Z">
        <w:r w:rsidR="00FE24AA" w:rsidRPr="002915B7" w:rsidDel="009F386D">
          <w:rPr>
            <w:rFonts w:eastAsia="Times New Roman"/>
            <w:color w:val="000000"/>
            <w:lang w:eastAsia="fi-FI"/>
          </w:rPr>
          <w:delText xml:space="preserve">both </w:delText>
        </w:r>
      </w:del>
      <w:r w:rsidR="00FE24AA" w:rsidRPr="002915B7">
        <w:rPr>
          <w:rFonts w:eastAsia="Times New Roman"/>
          <w:color w:val="000000"/>
          <w:lang w:eastAsia="fi-FI"/>
        </w:rPr>
        <w:t xml:space="preserve">ZON </w:t>
      </w:r>
      <w:del w:id="207" w:author="Joona Lehtomäki" w:date="2017-06-15T13:56:00Z">
        <w:r w:rsidR="00FE24AA" w:rsidRPr="002915B7" w:rsidDel="009F386D">
          <w:rPr>
            <w:rFonts w:eastAsia="Times New Roman"/>
            <w:color w:val="000000"/>
            <w:lang w:eastAsia="fi-FI"/>
          </w:rPr>
          <w:delText xml:space="preserve">and ILP </w:delText>
        </w:r>
      </w:del>
      <w:r w:rsidR="00FE24AA" w:rsidRPr="002915B7">
        <w:rPr>
          <w:rFonts w:eastAsia="Times New Roman"/>
          <w:color w:val="000000"/>
          <w:lang w:eastAsia="fi-FI"/>
        </w:rPr>
        <w:t xml:space="preserve">had a more balanced performance </w:t>
      </w:r>
      <w:ins w:id="208" w:author="Joona Lehtomäki" w:date="2017-06-15T13:56:00Z">
        <w:r w:rsidR="009F386D">
          <w:rPr>
            <w:rFonts w:eastAsia="Times New Roman"/>
            <w:color w:val="000000"/>
            <w:lang w:eastAsia="fi-FI"/>
          </w:rPr>
          <w:t xml:space="preserve">than RWR and ILP </w:t>
        </w:r>
      </w:ins>
      <w:r w:rsidR="00FE24AA" w:rsidRPr="002915B7">
        <w:rPr>
          <w:rFonts w:eastAsia="Times New Roman"/>
          <w:color w:val="000000"/>
          <w:lang w:eastAsia="fi-FI"/>
        </w:rPr>
        <w:t xml:space="preserve">over all features as shown by the </w:t>
      </w:r>
      <w:r w:rsidR="00B152DC" w:rsidRPr="002915B7">
        <w:rPr>
          <w:rFonts w:eastAsia="Times New Roman"/>
          <w:color w:val="000000"/>
          <w:lang w:eastAsia="fi-FI"/>
        </w:rPr>
        <w:t>interquartile range (</w:t>
      </w:r>
      <w:r w:rsidR="003207EE">
        <w:rPr>
          <w:rFonts w:eastAsia="Times New Roman"/>
          <w:b/>
          <w:color w:val="000000"/>
          <w:lang w:eastAsia="fi-FI"/>
        </w:rPr>
        <w:t>Fig. 5</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commentRangeStart w:id="209"/>
      <w:ins w:id="210" w:author="Joona Lehtomäki" w:date="2017-06-15T14:13:00Z">
        <w:r w:rsidR="00271F90">
          <w:rPr>
            <w:rFonts w:eastAsia="Times New Roman"/>
            <w:color w:val="000000"/>
            <w:lang w:eastAsia="fi-FI"/>
          </w:rPr>
          <w:t xml:space="preserve">For BD, the top 10% fraction captured on average much more of the feature ranges </w:t>
        </w:r>
      </w:ins>
      <w:ins w:id="211" w:author="Joona Lehtomäki" w:date="2017-06-15T14:15:00Z">
        <w:r w:rsidR="00271F90">
          <w:rPr>
            <w:rFonts w:eastAsia="Times New Roman"/>
            <w:color w:val="000000"/>
            <w:lang w:eastAsia="fi-FI"/>
          </w:rPr>
          <w:t xml:space="preserve">than for ES: 34.9% (RWR), 30.8% (ZON) and </w:t>
        </w:r>
      </w:ins>
      <w:ins w:id="212" w:author="Joona Lehtomäki" w:date="2017-06-15T14:16:00Z">
        <w:r w:rsidR="00271F90">
          <w:rPr>
            <w:rFonts w:eastAsia="Times New Roman"/>
            <w:color w:val="000000"/>
            <w:lang w:eastAsia="fi-FI"/>
          </w:rPr>
          <w:t xml:space="preserve">25.5% (ILP). Median values for the methods </w:t>
        </w:r>
      </w:ins>
      <w:ins w:id="213" w:author="Joona Lehtomäki" w:date="2017-06-15T14:17:00Z">
        <w:r w:rsidR="0020292A">
          <w:rPr>
            <w:rFonts w:eastAsia="Times New Roman"/>
            <w:color w:val="000000"/>
            <w:lang w:eastAsia="fi-FI"/>
          </w:rPr>
          <w:t xml:space="preserve">were lower than the mean values </w:t>
        </w:r>
      </w:ins>
      <w:ins w:id="214" w:author="Joona Lehtomäki" w:date="2017-06-15T14:18:00Z">
        <w:r w:rsidR="0020292A">
          <w:rPr>
            <w:rFonts w:eastAsia="Times New Roman"/>
            <w:color w:val="000000"/>
            <w:lang w:eastAsia="fi-FI"/>
          </w:rPr>
          <w:t xml:space="preserve">(18.9%, 19.4% and 15.4% for RWR, ZON and ILP respectively) indicating different </w:t>
        </w:r>
      </w:ins>
      <w:ins w:id="215" w:author="Joona Lehtomäki" w:date="2017-06-15T14:19:00Z">
        <w:r w:rsidR="0020292A">
          <w:rPr>
            <w:rFonts w:eastAsia="Times New Roman"/>
            <w:color w:val="000000"/>
            <w:lang w:eastAsia="fi-FI"/>
          </w:rPr>
          <w:t xml:space="preserve">underlying </w:t>
        </w:r>
      </w:ins>
      <w:ins w:id="216" w:author="Joona Lehtomäki" w:date="2017-06-15T14:18:00Z">
        <w:r w:rsidR="0020292A">
          <w:rPr>
            <w:rFonts w:eastAsia="Times New Roman"/>
            <w:color w:val="000000"/>
            <w:lang w:eastAsia="fi-FI"/>
          </w:rPr>
          <w:t xml:space="preserve">spatial </w:t>
        </w:r>
      </w:ins>
      <w:ins w:id="217" w:author="Joona Lehtomäki" w:date="2017-06-15T14:19:00Z">
        <w:r w:rsidR="0020292A">
          <w:rPr>
            <w:rFonts w:eastAsia="Times New Roman"/>
            <w:color w:val="000000"/>
            <w:lang w:eastAsia="fi-FI"/>
          </w:rPr>
          <w:t>patterns</w:t>
        </w:r>
        <w:r w:rsidR="005601A2">
          <w:rPr>
            <w:rFonts w:eastAsia="Times New Roman"/>
            <w:color w:val="000000"/>
            <w:lang w:eastAsia="fi-FI"/>
          </w:rPr>
          <w:t xml:space="preserve"> in the feature distribution</w:t>
        </w:r>
        <w:r w:rsidR="00C23C76">
          <w:rPr>
            <w:rFonts w:eastAsia="Times New Roman"/>
            <w:color w:val="000000"/>
            <w:lang w:eastAsia="fi-FI"/>
          </w:rPr>
          <w:t>s as compared to ES.</w:t>
        </w:r>
      </w:ins>
      <w:commentRangeEnd w:id="209"/>
      <w:ins w:id="218" w:author="Joona Lehtomäki" w:date="2017-06-15T14:22:00Z">
        <w:r w:rsidR="007F214A">
          <w:rPr>
            <w:rStyle w:val="CommentReference"/>
          </w:rPr>
          <w:commentReference w:id="209"/>
        </w:r>
      </w:ins>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7EE883C8" w:rsidR="00D3310C" w:rsidRPr="002915B7" w:rsidRDefault="00B11FFF" w:rsidP="003F6AB2">
      <w:pPr>
        <w:spacing w:line="480" w:lineRule="auto"/>
      </w:pPr>
      <w:r w:rsidRPr="002915B7">
        <w:t>Including a proxy for the cost of c</w:t>
      </w:r>
      <w:r w:rsidR="00D30E9E" w:rsidRPr="002915B7">
        <w:t xml:space="preserve">onservation or management action (Supplementary Material) </w:t>
      </w:r>
      <w:del w:id="219" w:author="Joona Lehtomäki" w:date="2017-06-15T14:23:00Z">
        <w:r w:rsidR="00D30E9E" w:rsidRPr="002915B7" w:rsidDel="00E1523E">
          <w:delText>had an effect of</w:delText>
        </w:r>
      </w:del>
      <w:ins w:id="220" w:author="Joona Lehtomäki" w:date="2017-06-15T14:23:00Z">
        <w:r w:rsidR="00E1523E">
          <w:t>resulted in</w:t>
        </w:r>
      </w:ins>
      <w:r w:rsidR="00D30E9E" w:rsidRPr="002915B7">
        <w:t xml:space="preserve"> making the both the spatial priority patterns and performance between the different methods </w:t>
      </w:r>
      <w:ins w:id="221" w:author="Joona Lehtomäki" w:date="2017-06-15T14:23:00Z">
        <w:r w:rsidR="009E612B">
          <w:t xml:space="preserve">becoming </w:t>
        </w:r>
      </w:ins>
      <w:r w:rsidR="00D30E9E" w:rsidRPr="002915B7">
        <w:t>more similar.</w:t>
      </w:r>
      <w:r w:rsidR="003C7E22" w:rsidRPr="002915B7">
        <w:t xml:space="preserve"> </w:t>
      </w:r>
      <w:r w:rsidR="003C7E22" w:rsidRPr="002915B7">
        <w:rPr>
          <w:color w:val="FF0000"/>
        </w:rPr>
        <w:t>[TBA]</w:t>
      </w:r>
      <w:r w:rsidR="002E4380">
        <w:rPr>
          <w:color w:val="FF0000"/>
        </w:rPr>
        <w:t xml:space="preserve"> (describe where the results are to be found)</w:t>
      </w:r>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222"/>
      <w:r>
        <w:t xml:space="preserve">4. </w:t>
      </w:r>
      <w:r w:rsidR="00C62B39" w:rsidRPr="001F0170">
        <w:t>D</w:t>
      </w:r>
      <w:r w:rsidR="001A6958" w:rsidRPr="001F0170">
        <w:t>iscussion</w:t>
      </w:r>
      <w:commentRangeEnd w:id="222"/>
      <w:r w:rsidR="00AB739A">
        <w:rPr>
          <w:rStyle w:val="CommentReference"/>
          <w:b w:val="0"/>
        </w:rPr>
        <w:commentReference w:id="222"/>
      </w:r>
    </w:p>
    <w:p w14:paraId="16110BE6" w14:textId="77777777" w:rsidR="00C62B39" w:rsidRPr="002915B7" w:rsidRDefault="00C62B39" w:rsidP="003F6AB2">
      <w:pPr>
        <w:spacing w:line="480" w:lineRule="auto"/>
      </w:pPr>
    </w:p>
    <w:p w14:paraId="2702465B" w14:textId="7CDC7C1A" w:rsidR="004604ED" w:rsidRPr="0016445F" w:rsidRDefault="002E4380" w:rsidP="003F6AB2">
      <w:pPr>
        <w:spacing w:line="480" w:lineRule="auto"/>
      </w:pPr>
      <w:r>
        <w:t xml:space="preserve">While the origin and computational implementation of the different methods compared in this study </w:t>
      </w:r>
      <w:ins w:id="223" w:author="Joona Lehtomäki" w:date="2017-06-15T14:23:00Z">
        <w:r w:rsidR="00FB168B">
          <w:t>are</w:t>
        </w:r>
      </w:ins>
      <w:del w:id="224" w:author="Joona Lehtomäki" w:date="2017-06-15T14:23:00Z">
        <w:r w:rsidDel="00FB168B">
          <w:delText>is</w:delText>
        </w:r>
      </w:del>
      <w:r>
        <w:t xml:space="preserve">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5B4289F8" w:rsidR="00F842E7" w:rsidRPr="0016445F" w:rsidRDefault="00F842E7" w:rsidP="003F6AB2">
      <w:pPr>
        <w:spacing w:line="480" w:lineRule="auto"/>
        <w:rPr>
          <w:bCs/>
        </w:rPr>
      </w:pPr>
      <w:r w:rsidRPr="0016445F">
        <w:rPr>
          <w:bCs/>
        </w:rPr>
        <w:t xml:space="preserve">The overall similarity </w:t>
      </w:r>
      <w:r w:rsidR="00C638C5">
        <w:rPr>
          <w:bCs/>
        </w:rPr>
        <w:t xml:space="preserve">in </w:t>
      </w:r>
      <w:del w:id="225" w:author="Joona Lehtomäki" w:date="2017-06-15T14:25:00Z">
        <w:r w:rsidR="00C638C5" w:rsidDel="001E2AED">
          <w:rPr>
            <w:bCs/>
          </w:rPr>
          <w:delText xml:space="preserve">terms of correlation over the whole </w:delText>
        </w:r>
        <w:r w:rsidRPr="0016445F" w:rsidDel="001E2AED">
          <w:rPr>
            <w:bCs/>
          </w:rPr>
          <w:delText>priority rank</w:delText>
        </w:r>
        <w:r w:rsidR="00C638C5" w:rsidDel="001E2AED">
          <w:rPr>
            <w:bCs/>
          </w:rPr>
          <w:delText>ing</w:delText>
        </w:r>
        <w:r w:rsidRPr="0016445F" w:rsidDel="001E2AED">
          <w:rPr>
            <w:bCs/>
          </w:rPr>
          <w:delText xml:space="preserve"> produced</w:delText>
        </w:r>
      </w:del>
      <w:ins w:id="226" w:author="Joona Lehtomäki" w:date="2017-06-15T14:25:00Z">
        <w:r w:rsidR="001E2AED">
          <w:rPr>
            <w:bCs/>
          </w:rPr>
          <w:t>the spatial priority patterns produced</w:t>
        </w:r>
      </w:ins>
      <w:r w:rsidRPr="0016445F">
        <w:rPr>
          <w:bCs/>
        </w:rPr>
        <w:t xml:space="preserve"> by the different methods was very high: as measured by the correlation between priority rank rasters, RWR and ILP were practically the same for ES and BD, and ZON was </w:t>
      </w:r>
      <w:r w:rsidR="00C05259" w:rsidRPr="0016445F">
        <w:rPr>
          <w:bCs/>
        </w:rPr>
        <w:t>very similar (</w:t>
      </w:r>
      <w:r w:rsidR="00EB0B3B">
        <w:rPr>
          <w:b/>
          <w:bCs/>
        </w:rPr>
        <w:t>Fig. 3</w:t>
      </w:r>
      <w:r w:rsidR="00C05259" w:rsidRPr="0016445F">
        <w:rPr>
          <w:bCs/>
        </w:rPr>
        <w:t xml:space="preserve">). This similarity also applies to the </w:t>
      </w:r>
      <w:r w:rsidR="00FA02B6">
        <w:rPr>
          <w:bCs/>
        </w:rPr>
        <w:t xml:space="preserve">spatial </w:t>
      </w:r>
      <w:r w:rsidR="00A42A88">
        <w:rPr>
          <w:bCs/>
        </w:rPr>
        <w:t xml:space="preserve">overlap </w:t>
      </w:r>
      <w:r w:rsidR="00FA02B6">
        <w:rPr>
          <w:bCs/>
        </w:rPr>
        <w:t xml:space="preserve">between </w:t>
      </w:r>
      <w:r w:rsidR="00C05259" w:rsidRPr="0016445F">
        <w:rPr>
          <w:bCs/>
        </w:rPr>
        <w:t>best (</w:t>
      </w:r>
      <w:r w:rsidR="00A42A88">
        <w:rPr>
          <w:bCs/>
        </w:rPr>
        <w:t xml:space="preserve">and </w:t>
      </w:r>
      <w:r w:rsidR="00C05259" w:rsidRPr="0016445F">
        <w:rPr>
          <w:bCs/>
        </w:rPr>
        <w:t xml:space="preserve">worst) 10% of the solution for RWR and ILP, </w:t>
      </w:r>
      <w:r w:rsidR="00057106">
        <w:rPr>
          <w:bCs/>
        </w:rPr>
        <w:t xml:space="preserve">but </w:t>
      </w:r>
      <w:r w:rsidR="00C05259" w:rsidRPr="0016445F">
        <w:rPr>
          <w:bCs/>
        </w:rPr>
        <w:t xml:space="preserve">less for </w:t>
      </w:r>
      <w:r w:rsidR="00AD18B9">
        <w:rPr>
          <w:bCs/>
        </w:rPr>
        <w:t xml:space="preserve">the best 10% of the solution for </w:t>
      </w:r>
      <w:r w:rsidR="00C05259" w:rsidRPr="0016445F">
        <w:rPr>
          <w:bCs/>
        </w:rPr>
        <w:t>ZON and the two other methods.</w:t>
      </w:r>
      <w:r w:rsidR="005518B8">
        <w:rPr>
          <w:bCs/>
        </w:rPr>
        <w:t xml:space="preserve"> </w:t>
      </w:r>
      <w:r w:rsidR="004F3804">
        <w:rPr>
          <w:bCs/>
        </w:rPr>
        <w:t>Conspicuously, the worst 10% of the solution for ZON and the two other methods were again very similar.</w:t>
      </w:r>
      <w:r w:rsidR="005518B8">
        <w:rPr>
          <w:bCs/>
        </w:rPr>
        <w:t xml:space="preserve"> </w:t>
      </w:r>
      <w:r w:rsidR="00057106">
        <w:rPr>
          <w:bCs/>
        </w:rPr>
        <w:t xml:space="preserve"> W</w:t>
      </w:r>
      <w:r w:rsidR="00057106" w:rsidRPr="00057106">
        <w:rPr>
          <w:bCs/>
        </w:rPr>
        <w:t xml:space="preserve">hile overall correlations and overlaps are determined </w:t>
      </w:r>
      <w:r w:rsidR="008A641D">
        <w:rPr>
          <w:bCs/>
        </w:rPr>
        <w:t xml:space="preserve">especially </w:t>
      </w:r>
      <w:r w:rsidR="00057106" w:rsidRPr="00057106">
        <w:rPr>
          <w:bCs/>
        </w:rPr>
        <w:t>by the lower ranks</w:t>
      </w:r>
      <w:ins w:id="227" w:author="Joona Lehtomäki" w:date="2017-06-15T14:25:00Z">
        <w:r w:rsidR="00D82FF7">
          <w:rPr>
            <w:bCs/>
          </w:rPr>
          <w:t xml:space="preserve"> (e.</w:t>
        </w:r>
      </w:ins>
      <w:ins w:id="228" w:author="Joona Lehtomäki" w:date="2017-06-15T14:26:00Z">
        <w:r w:rsidR="00D82FF7">
          <w:rPr>
            <w:bCs/>
          </w:rPr>
          <w:t>g. the lower 90% fraction)</w:t>
        </w:r>
      </w:ins>
      <w:r w:rsidR="008A641D">
        <w:rPr>
          <w:bCs/>
        </w:rPr>
        <w:t>,</w:t>
      </w:r>
      <w:r w:rsidR="00057106" w:rsidRPr="00057106">
        <w:rPr>
          <w:bCs/>
        </w:rPr>
        <w:t xml:space="preserve"> it is the higher ranks </w:t>
      </w:r>
      <w:r w:rsidR="008A641D">
        <w:rPr>
          <w:bCs/>
        </w:rPr>
        <w:t xml:space="preserve">(i.e. </w:t>
      </w:r>
      <w:ins w:id="229" w:author="Joona Lehtomäki" w:date="2017-06-15T14:26:00Z">
        <w:r w:rsidR="00D82FF7">
          <w:rPr>
            <w:bCs/>
          </w:rPr>
          <w:t xml:space="preserve">the top 10% </w:t>
        </w:r>
        <w:r w:rsidR="00FE1012">
          <w:rPr>
            <w:bCs/>
          </w:rPr>
          <w:t xml:space="preserve">fraction or </w:t>
        </w:r>
      </w:ins>
      <w:r w:rsidR="008A641D">
        <w:rPr>
          <w:bCs/>
        </w:rPr>
        <w:t xml:space="preserve">the high-priority areas) </w:t>
      </w:r>
      <w:r w:rsidR="00057106" w:rsidRPr="00057106">
        <w:rPr>
          <w:bCs/>
        </w:rPr>
        <w:t xml:space="preserve">that are more interesting as these </w:t>
      </w:r>
      <w:r w:rsidR="009A3DD7">
        <w:rPr>
          <w:bCs/>
        </w:rPr>
        <w:t xml:space="preserve">typically </w:t>
      </w:r>
      <w:r w:rsidR="00057106" w:rsidRPr="00057106">
        <w:rPr>
          <w:bCs/>
        </w:rPr>
        <w:t>determine</w:t>
      </w:r>
      <w:r w:rsidR="009A3DD7">
        <w:rPr>
          <w:bCs/>
        </w:rPr>
        <w:t xml:space="preserve"> where different actions (such as setting aside areas, or management actions) are targeted. Our results show that i</w:t>
      </w:r>
      <w:r w:rsidR="00057106" w:rsidRPr="00057106">
        <w:rPr>
          <w:bCs/>
        </w:rPr>
        <w:t xml:space="preserve">t is especially those areas where variations between methods become </w:t>
      </w:r>
      <w:r w:rsidR="009A3DD7">
        <w:rPr>
          <w:bCs/>
        </w:rPr>
        <w:t xml:space="preserve">apparent. </w:t>
      </w:r>
      <w:commentRangeStart w:id="230"/>
      <w:r w:rsidR="00717B76" w:rsidRPr="0016445F">
        <w:rPr>
          <w:bCs/>
        </w:rPr>
        <w:t xml:space="preserve">For ALL, however, the spatial overlap for the top 10% fraction was surprisingly low between RWR and ILP. This is most likely due to the implementation of ILP and the way in which we </w:t>
      </w:r>
      <w:r w:rsidR="009A3DD7">
        <w:rPr>
          <w:bCs/>
        </w:rPr>
        <w:t xml:space="preserve">weight </w:t>
      </w:r>
      <w:r w:rsidR="00717B76" w:rsidRPr="0016445F">
        <w:rPr>
          <w:bCs/>
        </w:rPr>
        <w:t>the feature groups (ES and BD)</w:t>
      </w:r>
      <w:ins w:id="231" w:author="Joona Lehtomäki" w:date="2017-06-15T14:24:00Z">
        <w:r w:rsidR="001E2AED">
          <w:rPr>
            <w:bCs/>
          </w:rPr>
          <w:t xml:space="preserve"> </w:t>
        </w:r>
      </w:ins>
      <w:r w:rsidR="009A3DD7">
        <w:rPr>
          <w:bCs/>
        </w:rPr>
        <w:t>in the combined optimization</w:t>
      </w:r>
      <w:r w:rsidR="00717B76" w:rsidRPr="0016445F">
        <w:rPr>
          <w:bCs/>
        </w:rPr>
        <w:t>.</w:t>
      </w:r>
      <w:commentRangeEnd w:id="230"/>
      <w:r w:rsidR="000616D1">
        <w:rPr>
          <w:rStyle w:val="CommentReference"/>
        </w:rPr>
        <w:commentReference w:id="230"/>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3B44900F"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EB0B3B">
        <w:rPr>
          <w:b/>
          <w:bCs/>
        </w:rPr>
        <w:t>Fig. 2</w:t>
      </w:r>
      <w:r w:rsidR="00C62B39" w:rsidRPr="0016445F">
        <w:rPr>
          <w:b/>
          <w:bCs/>
        </w:rPr>
        <w:t>D-F</w:t>
      </w:r>
      <w:r w:rsidR="00C62B39" w:rsidRPr="0016445F">
        <w:t xml:space="preserve">). Using different set of ES features, </w:t>
      </w:r>
      <w:r w:rsidR="00951B48">
        <w:t xml:space="preserve">Stürck and Verburg </w:t>
      </w:r>
      <w:r w:rsidR="00951B48">
        <w:fldChar w:fldCharType="begin" w:fldLock="1"/>
      </w:r>
      <w:r w:rsidR="00B76ED6">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previouslyFormattedCitation" : "(2017)" }, "properties" : { "noteIndex" : 0 }, "schema" : "https://github.com/citation-style-language/schema/raw/master/csl-citation.json" }</w:instrText>
      </w:r>
      <w:r w:rsidR="00951B48">
        <w:fldChar w:fldCharType="separate"/>
      </w:r>
      <w:r w:rsidR="00951B48" w:rsidRPr="00951B48">
        <w:rPr>
          <w:noProof/>
        </w:rPr>
        <w:t>(2017)</w:t>
      </w:r>
      <w:r w:rsidR="00951B48">
        <w:fldChar w:fldCharType="end"/>
      </w:r>
      <w:r w:rsidR="00951B48">
        <w:t xml:space="preserve"> </w:t>
      </w:r>
      <w:r w:rsidR="00C62B39" w:rsidRPr="0016445F">
        <w:t>found high diversity of relative representation</w:t>
      </w:r>
      <w:ins w:id="232" w:author="Joona Lehtomäki" w:date="2017-06-15T14:28:00Z">
        <w:r w:rsidR="000616D1">
          <w:t>s</w:t>
        </w:r>
      </w:ins>
      <w:r w:rsidR="00C62B39" w:rsidRPr="0016445F">
        <w:t xml:space="preserve"> of ES bundles in roughly the same regions that have high priorities in our analyses. Not only have the</w:t>
      </w:r>
      <w:ins w:id="233" w:author="Joona Lehtomäki" w:date="2017-06-15T14:28:00Z">
        <w:r w:rsidR="000616D1">
          <w:t>se</w:t>
        </w:r>
      </w:ins>
      <w:r w:rsidR="00C62B39" w:rsidRPr="0016445F">
        <w:t xml:space="preserve"> regions high diversity </w:t>
      </w:r>
      <w:ins w:id="234" w:author="Joona Lehtomäki" w:date="2017-06-15T14:28:00Z">
        <w:r w:rsidR="000616D1">
          <w:t>of</w:t>
        </w:r>
      </w:ins>
      <w:del w:id="235" w:author="Joona Lehtomäki" w:date="2017-06-15T14:28:00Z">
        <w:r w:rsidR="00C62B39" w:rsidRPr="0016445F" w:rsidDel="000616D1">
          <w:delText>if</w:delText>
        </w:r>
      </w:del>
      <w:r w:rsidR="00C62B39" w:rsidRPr="0016445F">
        <w:t xml:space="preserve"> ESs, the</w:t>
      </w:r>
      <w:ins w:id="236" w:author="Joona Lehtomäki" w:date="2017-06-15T14:28:00Z">
        <w:r w:rsidR="000616D1">
          <w:t>y</w:t>
        </w:r>
      </w:ins>
      <w:r w:rsidR="00C62B39" w:rsidRPr="0016445F">
        <w:t xml:space="preserv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EB0B3B">
        <w:rPr>
          <w:b/>
          <w:bCs/>
        </w:rPr>
        <w:t>Fig. 2</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45BFC5D1" w:rsidR="00EE5D43" w:rsidRDefault="00EE5D43" w:rsidP="003F6AB2">
      <w:pPr>
        <w:spacing w:line="480" w:lineRule="auto"/>
        <w:rPr>
          <w:ins w:id="237" w:author="Joona Lehtomäki" w:date="2017-06-15T15:58:00Z"/>
        </w:rPr>
      </w:pPr>
      <w:del w:id="238" w:author="Joona Lehtomäki" w:date="2017-06-15T14:33:00Z">
        <w:r w:rsidRPr="0016445F" w:rsidDel="005905B8">
          <w:delText xml:space="preserve">Since </w:delText>
        </w:r>
      </w:del>
      <w:ins w:id="239" w:author="Joona Lehtomäki" w:date="2017-06-15T15:58:00Z">
        <w:r w:rsidR="005540E8">
          <w:t>T</w:t>
        </w:r>
      </w:ins>
      <w:del w:id="240" w:author="Joona Lehtomäki" w:date="2017-06-15T15:58:00Z">
        <w:r w:rsidRPr="0016445F" w:rsidDel="005540E8">
          <w:delText>t</w:delText>
        </w:r>
      </w:del>
      <w:r w:rsidRPr="0016445F">
        <w:t>here are differences in where the priorities are especially for ES and BD variants</w:t>
      </w:r>
      <w:ins w:id="241" w:author="Joona Lehtomäki" w:date="2017-06-15T15:58:00Z">
        <w:r w:rsidR="005540E8">
          <w:t xml:space="preserve"> and</w:t>
        </w:r>
      </w:ins>
      <w:del w:id="242" w:author="Joona Lehtomäki" w:date="2017-06-15T15:58:00Z">
        <w:r w:rsidRPr="0016445F" w:rsidDel="005540E8">
          <w:delText>,</w:delText>
        </w:r>
      </w:del>
      <w:r w:rsidRPr="0016445F">
        <w:t xml:space="preserve"> a simple approach </w:t>
      </w:r>
      <w:ins w:id="243" w:author="Joona Lehtomäki" w:date="2017-06-15T14:30:00Z">
        <w:r w:rsidR="004A2A7F">
          <w:t>for</w:t>
        </w:r>
      </w:ins>
      <w:del w:id="244" w:author="Joona Lehtomäki" w:date="2017-06-15T14:30:00Z">
        <w:r w:rsidRPr="0016445F" w:rsidDel="004A2A7F">
          <w:delText>in</w:delText>
        </w:r>
      </w:del>
      <w:r w:rsidRPr="0016445F">
        <w:t xml:space="preserve"> identifying areas that </w:t>
      </w:r>
      <w:del w:id="245" w:author="Joona Lehtomäki" w:date="2017-06-15T14:30:00Z">
        <w:r w:rsidRPr="0016445F" w:rsidDel="004A2A7F">
          <w:delText xml:space="preserve">are </w:delText>
        </w:r>
      </w:del>
      <w:ins w:id="246" w:author="Joona Lehtomäki" w:date="2017-06-15T14:30:00Z">
        <w:r w:rsidR="004A2A7F">
          <w:t>have</w:t>
        </w:r>
        <w:r w:rsidR="004A2A7F" w:rsidRPr="0016445F">
          <w:t xml:space="preserve"> </w:t>
        </w:r>
      </w:ins>
      <w:r w:rsidRPr="0016445F">
        <w:t>consistently high priorit</w:t>
      </w:r>
      <w:ins w:id="247" w:author="Joona Lehtomäki" w:date="2017-06-15T14:30:00Z">
        <w:r w:rsidR="00A33E36">
          <w:t>y</w:t>
        </w:r>
      </w:ins>
      <w:del w:id="248" w:author="Joona Lehtomäki" w:date="2017-06-15T14:30:00Z">
        <w:r w:rsidRPr="0016445F" w:rsidDel="00A33E36">
          <w:delText>ies</w:delText>
        </w:r>
      </w:del>
      <w:r w:rsidRPr="0016445F">
        <w:t xml:space="preserve"> over all nine variants is given in </w:t>
      </w:r>
      <w:r w:rsidRPr="0016445F">
        <w:rPr>
          <w:b/>
        </w:rPr>
        <w:t xml:space="preserve">Fig. </w:t>
      </w:r>
      <w:r w:rsidR="00EB0B3B">
        <w:rPr>
          <w:b/>
        </w:rPr>
        <w:t>3</w:t>
      </w:r>
      <w:del w:id="249" w:author="Joona Lehtomäki" w:date="2017-06-15T14:31:00Z">
        <w:r w:rsidRPr="0016445F" w:rsidDel="00A33E36">
          <w:rPr>
            <w:b/>
          </w:rPr>
          <w:delText>3</w:delText>
        </w:r>
      </w:del>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 xml:space="preserve">Fig. </w:t>
      </w:r>
      <w:r w:rsidR="00EB0B3B">
        <w:rPr>
          <w:b/>
        </w:rPr>
        <w:t>3</w:t>
      </w:r>
      <w:del w:id="250" w:author="Joona Lehtomäki" w:date="2017-06-15T14:31:00Z">
        <w:r w:rsidR="00307F03" w:rsidRPr="0016445F" w:rsidDel="00A33E36">
          <w:rPr>
            <w:b/>
          </w:rPr>
          <w:delText>3</w:delText>
        </w:r>
      </w:del>
      <w:r w:rsidR="00307F03" w:rsidRPr="0016445F">
        <w:rPr>
          <w:b/>
        </w:rPr>
        <w:t>B</w:t>
      </w:r>
      <w:r w:rsidR="00307F03" w:rsidRPr="0016445F">
        <w:t>) shows how consistent the priorities are across the nine variants. For example, Central Europe and Greece both have relatively high mean rank (</w:t>
      </w:r>
      <w:r w:rsidR="00307F03" w:rsidRPr="0016445F">
        <w:rPr>
          <w:b/>
        </w:rPr>
        <w:t xml:space="preserve">Fig. </w:t>
      </w:r>
      <w:r w:rsidR="00EB0B3B">
        <w:rPr>
          <w:b/>
        </w:rPr>
        <w:t>3</w:t>
      </w:r>
      <w:del w:id="251" w:author="Joona Lehtomäki" w:date="2017-06-15T14:31:00Z">
        <w:r w:rsidR="00307F03" w:rsidRPr="0016445F" w:rsidDel="00A33E36">
          <w:rPr>
            <w:b/>
          </w:rPr>
          <w:delText>3</w:delText>
        </w:r>
      </w:del>
      <w:r w:rsidR="00307F03" w:rsidRPr="0016445F">
        <w:rPr>
          <w:b/>
        </w:rPr>
        <w:t>A</w:t>
      </w:r>
      <w:r w:rsidR="00307F03" w:rsidRPr="0016445F">
        <w:t>), but also high relative variation in the mean rank (</w:t>
      </w:r>
      <w:r w:rsidR="00307F03" w:rsidRPr="0016445F">
        <w:rPr>
          <w:b/>
        </w:rPr>
        <w:t xml:space="preserve">Fig. </w:t>
      </w:r>
      <w:r w:rsidR="00EB0B3B">
        <w:rPr>
          <w:b/>
        </w:rPr>
        <w:t>3</w:t>
      </w:r>
      <w:del w:id="252" w:author="Joona Lehtomäki" w:date="2017-06-15T14:31:00Z">
        <w:r w:rsidR="00307F03" w:rsidRPr="0016445F" w:rsidDel="00A33E36">
          <w:rPr>
            <w:b/>
          </w:rPr>
          <w:delText>3</w:delText>
        </w:r>
      </w:del>
      <w:r w:rsidR="00307F03" w:rsidRPr="0016445F">
        <w:rPr>
          <w:b/>
        </w:rPr>
        <w:t>B</w:t>
      </w:r>
      <w:r w:rsidR="00307F03" w:rsidRPr="0016445F">
        <w:t xml:space="preserve">). This is caused by ES variants having high priority rank in the former, and BD variants in the latter. </w:t>
      </w:r>
      <w:del w:id="253" w:author="Joona Lehtomäki" w:date="2017-06-15T16:01:00Z">
        <w:r w:rsidR="000D5111" w:rsidRPr="0016445F" w:rsidDel="00957EEE">
          <w:delText xml:space="preserve">In </w:delText>
        </w:r>
      </w:del>
      <w:del w:id="254" w:author="Joona Lehtomäki" w:date="2017-06-15T14:34:00Z">
        <w:r w:rsidR="000D5111" w:rsidRPr="0016445F" w:rsidDel="002951BA">
          <w:delText>operative context</w:delText>
        </w:r>
      </w:del>
      <w:del w:id="255" w:author="Joona Lehtomäki" w:date="2017-06-15T16:01:00Z">
        <w:r w:rsidR="000D5111" w:rsidRPr="0016445F" w:rsidDel="00957EEE">
          <w:delText>, developing a single (or few) prioritization(s) would be a better option than averaging over several prioritization</w:delText>
        </w:r>
        <w:r w:rsidR="00B7573D" w:rsidRPr="0016445F" w:rsidDel="00957EEE">
          <w:delText>s</w:delText>
        </w:r>
        <w:r w:rsidR="000D5111" w:rsidRPr="0016445F" w:rsidDel="00957EEE">
          <w:delText xml:space="preserve"> with different objective</w:delText>
        </w:r>
        <w:r w:rsidR="0032370D" w:rsidRPr="0016445F" w:rsidDel="00957EEE">
          <w:delText>s</w:delText>
        </w:r>
        <w:r w:rsidR="000D5111" w:rsidRPr="0016445F" w:rsidDel="00957EEE">
          <w:delText>, but such averaging may serve a</w:delText>
        </w:r>
        <w:r w:rsidR="00B7573D" w:rsidRPr="0016445F" w:rsidDel="00957EEE">
          <w:delText>s a useful first approximation.</w:delText>
        </w:r>
      </w:del>
    </w:p>
    <w:p w14:paraId="5A032776" w14:textId="73433734" w:rsidR="003D68C5" w:rsidRPr="0016445F" w:rsidDel="00957EEE" w:rsidRDefault="003D68C5" w:rsidP="003F6AB2">
      <w:pPr>
        <w:spacing w:line="480" w:lineRule="auto"/>
        <w:rPr>
          <w:del w:id="256" w:author="Joona Lehtomäki" w:date="2017-06-15T16:01:00Z"/>
        </w:rPr>
      </w:pP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38315CBD"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 xml:space="preserve">Fig. </w:t>
      </w:r>
      <w:r w:rsidR="00926446">
        <w:rPr>
          <w:b/>
        </w:rPr>
        <w:t>5</w:t>
      </w:r>
      <w:del w:id="257" w:author="Joona Lehtomäki" w:date="2017-06-15T14:31:00Z">
        <w:r w:rsidR="00ED34D1" w:rsidRPr="0016445F" w:rsidDel="003C0C89">
          <w:rPr>
            <w:b/>
          </w:rPr>
          <w:delText>4</w:delText>
        </w:r>
      </w:del>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 xml:space="preserve">Fig. </w:t>
      </w:r>
      <w:r w:rsidR="00926446">
        <w:rPr>
          <w:b/>
        </w:rPr>
        <w:t>5</w:t>
      </w:r>
      <w:del w:id="258" w:author="Joona Lehtomäki" w:date="2017-06-15T14:31:00Z">
        <w:r w:rsidR="00C03956" w:rsidRPr="0016445F" w:rsidDel="003C0C89">
          <w:rPr>
            <w:b/>
          </w:rPr>
          <w:delText>4</w:delText>
        </w:r>
      </w:del>
      <w:r w:rsidR="00C03956" w:rsidRPr="0016445F">
        <w:rPr>
          <w:b/>
        </w:rPr>
        <w:t>C-D</w:t>
      </w:r>
      <w:r w:rsidR="00C03956" w:rsidRPr="0016445F">
        <w:t xml:space="preserve">). This is evident from a higher median value over all features, narrower interquartile range, and higher minimum and lower maximum values. </w:t>
      </w:r>
      <w:r w:rsidR="00F52162" w:rsidRPr="0016445F">
        <w:t>This balance is achieved through the iterative cell removal process</w:t>
      </w:r>
      <w:ins w:id="259" w:author="Joona Lehtomäki" w:date="2017-06-15T16:01:00Z">
        <w:r w:rsidR="00BA10A3">
          <w:t xml:space="preserve"> in which the values are constantly updated</w:t>
        </w:r>
      </w:ins>
      <w:r w:rsidR="00F52162" w:rsidRPr="0016445F">
        <w:t xml:space="preserve">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t>
      </w:r>
      <w:ins w:id="260" w:author="Joona Lehtomäki" w:date="2017-06-15T16:01:00Z">
        <w:r w:rsidR="00BA10A3">
          <w:t xml:space="preserve">something </w:t>
        </w:r>
      </w:ins>
      <w:r w:rsidR="00F52162" w:rsidRPr="0016445F">
        <w:t xml:space="preserve">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w:t>
      </w:r>
      <w:del w:id="261" w:author="Joona Lehtomäki" w:date="2017-06-15T16:02:00Z">
        <w:r w:rsidR="0020212B" w:rsidRPr="0016445F" w:rsidDel="00426018">
          <w:delText xml:space="preserve">they </w:delText>
        </w:r>
      </w:del>
      <w:ins w:id="262" w:author="Joona Lehtomäki" w:date="2017-06-15T16:02:00Z">
        <w:r w:rsidR="00426018">
          <w:t>the results</w:t>
        </w:r>
        <w:r w:rsidR="00426018" w:rsidRPr="0016445F">
          <w:t xml:space="preserve"> </w:t>
        </w:r>
      </w:ins>
      <w:r w:rsidR="0020212B" w:rsidRPr="0016445F">
        <w:t xml:space="preserve">do emphasize an important point: if balance between multiple feature groups is desired, then ZON or </w:t>
      </w:r>
      <w:commentRangeStart w:id="263"/>
      <w:r w:rsidR="0020212B" w:rsidRPr="0016445F">
        <w:t>ILP</w:t>
      </w:r>
      <w:commentRangeEnd w:id="263"/>
      <w:r w:rsidR="00AD4C31">
        <w:rPr>
          <w:rStyle w:val="CommentReference"/>
        </w:rPr>
        <w:commentReference w:id="263"/>
      </w:r>
      <w:r w:rsidR="0020212B" w:rsidRPr="0016445F">
        <w:t xml:space="preserve">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 xml:space="preserve">What is also noteworthy is that depending on the prioritization features, similar performance levels can be attained with different spatial configurations. This can be observed </w:t>
      </w:r>
      <w:del w:id="264" w:author="Joona Lehtomäki" w:date="2017-06-15T16:04:00Z">
        <w:r w:rsidR="00595F7F" w:rsidRPr="0016445F" w:rsidDel="008B5B4E">
          <w:delText xml:space="preserve">also </w:delText>
        </w:r>
      </w:del>
      <w:r w:rsidR="00595F7F" w:rsidRPr="0016445F">
        <w:t>in our results: while the performance levels are relatively similar between all features, the best 10% fractions of the solutions overlap spatially only moderately</w:t>
      </w:r>
      <w:r w:rsidR="00B76EBE" w:rsidRPr="0016445F">
        <w:t xml:space="preserve"> (</w:t>
      </w:r>
      <w:r w:rsidR="00B76EBE" w:rsidRPr="0016445F">
        <w:rPr>
          <w:b/>
        </w:rPr>
        <w:t xml:space="preserve">Fig. </w:t>
      </w:r>
      <w:r w:rsidR="00926446">
        <w:rPr>
          <w:b/>
        </w:rPr>
        <w:t>4</w:t>
      </w:r>
      <w:del w:id="265" w:author="Joona Lehtomäki" w:date="2017-06-15T14:32:00Z">
        <w:r w:rsidR="00B76EBE" w:rsidRPr="0016445F" w:rsidDel="003C0C89">
          <w:rPr>
            <w:b/>
          </w:rPr>
          <w:delText>6</w:delText>
        </w:r>
      </w:del>
      <w:r w:rsidR="00B76EBE" w:rsidRPr="0016445F">
        <w:t xml:space="preserve">). </w:t>
      </w:r>
      <w:del w:id="266" w:author="Joona Lehtomäki" w:date="2017-06-15T16:11:00Z">
        <w:r w:rsidR="00B76EBE" w:rsidRPr="0016445F" w:rsidDel="00BA6C5F">
          <w:delText>Therefore</w:delText>
        </w:r>
        <w:r w:rsidR="00206267" w:rsidRPr="0016445F" w:rsidDel="00BA6C5F">
          <w:delText>,</w:delText>
        </w:r>
        <w:r w:rsidR="00B76EBE" w:rsidRPr="0016445F" w:rsidDel="00BA6C5F">
          <w:delText xml:space="preserve"> it is always </w:delText>
        </w:r>
      </w:del>
      <w:del w:id="267" w:author="Joona Lehtomäki" w:date="2017-06-15T16:03:00Z">
        <w:r w:rsidR="00B76EBE" w:rsidRPr="0016445F" w:rsidDel="008B5B4E">
          <w:delText>a good idea</w:delText>
        </w:r>
      </w:del>
      <w:del w:id="268" w:author="Joona Lehtomäki" w:date="2017-06-15T16:11:00Z">
        <w:r w:rsidR="00B76EBE" w:rsidRPr="0016445F" w:rsidDel="00BA6C5F">
          <w:delText xml:space="preserve"> to examine how the performance and the location of top priorities are related for a given prioritization </w:delText>
        </w:r>
        <w:r w:rsidR="00E00B95" w:rsidRPr="0016445F" w:rsidDel="00BA6C5F">
          <w:delText>method.</w:delText>
        </w:r>
      </w:del>
      <w:ins w:id="269" w:author="Joona Lehtomäki" w:date="2017-06-15T16:08:00Z">
        <w:r w:rsidR="00534894">
          <w:t xml:space="preserve">Especially when </w:t>
        </w:r>
      </w:ins>
      <w:ins w:id="270" w:author="Joona Lehtomäki" w:date="2017-06-15T16:09:00Z">
        <w:r w:rsidR="00534894">
          <w:t xml:space="preserve">the top priorities are spatially dissimilar, attaining </w:t>
        </w:r>
      </w:ins>
      <w:ins w:id="271" w:author="Joona Lehtomäki" w:date="2017-06-15T16:06:00Z">
        <w:r w:rsidR="00534894">
          <w:t>similar performance</w:t>
        </w:r>
      </w:ins>
      <w:ins w:id="272" w:author="Joona Lehtomäki" w:date="2017-06-15T16:09:00Z">
        <w:r w:rsidR="003F3F92">
          <w:t xml:space="preserve"> may signal one of multiple things. It may be that there are alternative realizations of the same performance, or that the </w:t>
        </w:r>
      </w:ins>
      <w:ins w:id="273" w:author="Joona Lehtomäki" w:date="2017-06-15T16:10:00Z">
        <w:r w:rsidR="003F3F92">
          <w:t>aggregate</w:t>
        </w:r>
      </w:ins>
      <w:ins w:id="274" w:author="Joona Lehtomäki" w:date="2017-06-15T16:09:00Z">
        <w:r w:rsidR="003F3F92">
          <w:t xml:space="preserve"> </w:t>
        </w:r>
      </w:ins>
      <w:ins w:id="275" w:author="Joona Lehtomäki" w:date="2017-06-15T16:10:00Z">
        <w:r w:rsidR="003F3F92">
          <w:t>measures for performance (such as the mean) are similar, but individual features or feature groups may be represented very differently.</w:t>
        </w:r>
      </w:ins>
      <w:ins w:id="276" w:author="Joona Lehtomäki" w:date="2017-06-15T16:11:00Z">
        <w:r w:rsidR="00BA6C5F">
          <w:t xml:space="preserve"> </w:t>
        </w:r>
        <w:r w:rsidR="00BA6C5F" w:rsidRPr="0016445F">
          <w:t xml:space="preserve">Therefore, it is always </w:t>
        </w:r>
        <w:r w:rsidR="00BA6C5F">
          <w:t>recommended</w:t>
        </w:r>
        <w:r w:rsidR="00BA6C5F" w:rsidRPr="0016445F">
          <w:t xml:space="preserve"> to examine </w:t>
        </w:r>
        <w:r w:rsidR="00BA6C5F">
          <w:t xml:space="preserve">in detail </w:t>
        </w:r>
        <w:r w:rsidR="00BA6C5F" w:rsidRPr="0016445F">
          <w:t>how the performance and the location of top priorities are related for a given prioritization method.</w:t>
        </w:r>
      </w:ins>
    </w:p>
    <w:p w14:paraId="30E62B7B" w14:textId="77777777" w:rsidR="00EE5D43" w:rsidRPr="0016445F" w:rsidRDefault="00EE5D43" w:rsidP="003F6AB2">
      <w:pPr>
        <w:spacing w:line="480" w:lineRule="auto"/>
      </w:pPr>
    </w:p>
    <w:p w14:paraId="091EE07C" w14:textId="162A4E3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w:t>
      </w:r>
      <w:ins w:id="277" w:author="Joona Lehtomäki" w:date="2017-06-15T16:16:00Z">
        <w:r w:rsidR="00BA6C5F">
          <w:t xml:space="preserve"> (but see</w:t>
        </w:r>
      </w:ins>
      <w:ins w:id="278" w:author="Joona Lehtomäki" w:date="2017-06-15T16:22:00Z">
        <w:r w:rsidR="002448E0">
          <w:t xml:space="preserve"> e.g.</w:t>
        </w:r>
      </w:ins>
      <w:ins w:id="279" w:author="Joona Lehtomäki" w:date="2017-06-15T16:16:00Z">
        <w:r w:rsidR="00BA6C5F">
          <w:t xml:space="preserve"> Greve et al. </w:t>
        </w:r>
        <w:r w:rsidR="00BA6C5F">
          <w:fldChar w:fldCharType="begin" w:fldLock="1"/>
        </w:r>
      </w:ins>
      <w:r w:rsidR="00BA6C5F">
        <w:instrText>ADDIN CSL_CITATION { "citationItems" : [ { "id" : "ITEM-1", "itemData" : { "DOI" : "10.1038/ncomms3975", "ISBN" : "2041-1723", "ISSN" : "2041-1723", "PMID" : "24352139", "abstract" : "Carbon offset projects through forestation are employed within the emissions trading framework to store carbon. Yet, information about the potential of landscapes to stock carbon, essential to the design of offset projects, is often lacking. Here, based on data on vegetation carbon, climate and soil, we quantify the potential for carbon storage in woody vegetation across tropical Africa. The ability of offset projects to produce co-benefits for ecosystems and people is then quantified. When co-benefits such as biodiversity conservation are considered, the top-ranked sites are sometimes different to sites selected purely for their carbon-stocking potential, although they still possess up to 92% of the latter carbon-stocking potential. This work provides the first continental-scale assessment of which areas may provide the greatest direct and indirect benefits from carbon storage reforestation projects at the smallest costs and risks, providing crucial information for prioritization of investments in carbon storage projects.", "author" : [ { "dropping-particle" : "", "family" : "Greve", "given" : "Michelle", "non-dropping-particle" : "", "parse-names" : false, "suffix" : "" }, { "dropping-particle" : "", "family" : "Reyers", "given" : "Belinda", "non-dropping-particle" : "", "parse-names" : false, "suffix" : "" }, { "dropping-particle" : "", "family" : "Mette Lykke", "given" : "Anne", "non-dropping-particle" : "", "parse-names" : false, "suffix" : "" }, { "dropping-particle" : "", "family" : "Svenning", "given" : "Jens-christian", "non-dropping-particle" : "", "parse-names" : false, "suffix" : "" }, { "dropping-particle" : "", "family" : "Lykke", "given" : "Anne Mette", "non-dropping-particle" : "", "parse-names" : false, "suffix" : "" } ], "container-title" : "Nature communications", "id" : "ITEM-1", "issued" : { "date-parts" : [ [ "2013" ] ] }, "page" : "2975", "publisher" : "Nature Publishing Group", "title" : "Spatial optimization of carbon-stocking projects across Africa integrating stocking potential with co-benefits and feasibility.", "type" : "article-journal", "volume" : "4" }, "suppress-author" : 1, "uris" : [ "http://www.mendeley.com/documents/?uuid=b7a4bafc-be74-4c44-b7d0-bd12eaf2b6e2" ] } ], "mendeley" : { "formattedCitation" : "(2013)", "plainTextFormattedCitation" : "(2013)" }, "properties" : { "noteIndex" : 0 }, "schema" : "https://github.com/citation-style-language/schema/raw/master/csl-citation.json" }</w:instrText>
      </w:r>
      <w:r w:rsidR="00BA6C5F">
        <w:fldChar w:fldCharType="separate"/>
      </w:r>
      <w:r w:rsidR="00BA6C5F" w:rsidRPr="00BA6C5F">
        <w:rPr>
          <w:noProof/>
        </w:rPr>
        <w:t>(2013)</w:t>
      </w:r>
      <w:ins w:id="280" w:author="Joona Lehtomäki" w:date="2017-06-15T16:16:00Z">
        <w:r w:rsidR="00BA6C5F">
          <w:fldChar w:fldCharType="end"/>
        </w:r>
        <w:r w:rsidR="00BA6C5F">
          <w:t>)</w:t>
        </w:r>
      </w:ins>
      <w:r w:rsidRPr="0016445F">
        <w:t>.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16D71AE5" w:rsidR="00C62B39" w:rsidRPr="0016445F" w:rsidRDefault="004A4D24" w:rsidP="00035C09">
      <w:pPr>
        <w:spacing w:line="480" w:lineRule="auto"/>
        <w:rPr>
          <w:bCs/>
        </w:rPr>
      </w:pPr>
      <w:r w:rsidRPr="0016445F">
        <w:rPr>
          <w:bCs/>
        </w:rPr>
        <w:t>The validity of the spatial priorities we have produced rests upon whether or not the core-principles of our methods</w:t>
      </w:r>
      <w:ins w:id="281" w:author="Joona Lehtomäki" w:date="2017-06-15T16:22:00Z">
        <w:r w:rsidR="005D3D64">
          <w:rPr>
            <w:bCs/>
          </w:rPr>
          <w:t xml:space="preserve"> -</w:t>
        </w:r>
      </w:ins>
      <w:del w:id="282" w:author="Joona Lehtomäki" w:date="2017-06-15T16:22:00Z">
        <w:r w:rsidRPr="0016445F" w:rsidDel="005D3D64">
          <w:rPr>
            <w:bCs/>
          </w:rPr>
          <w:delText>,</w:delText>
        </w:r>
      </w:del>
      <w:r w:rsidRPr="0016445F">
        <w:rPr>
          <w:bCs/>
        </w:rPr>
        <w:t xml:space="preserve"> a combination of rarity/richness and value aggregation</w:t>
      </w:r>
      <w:ins w:id="283" w:author="Joona Lehtomäki" w:date="2017-06-15T16:22:00Z">
        <w:r w:rsidR="005D3D64">
          <w:rPr>
            <w:bCs/>
          </w:rPr>
          <w:t xml:space="preserve"> -</w:t>
        </w:r>
      </w:ins>
      <w:del w:id="284" w:author="Joona Lehtomäki" w:date="2017-06-15T16:22:00Z">
        <w:r w:rsidRPr="0016445F" w:rsidDel="005D3D64">
          <w:rPr>
            <w:bCs/>
          </w:rPr>
          <w:delText>,</w:delText>
        </w:r>
      </w:del>
      <w:r w:rsidRPr="0016445F">
        <w:rPr>
          <w:bCs/>
        </w:rPr>
        <w:t xml:space="preserve">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actual use of ES), which is still different from ES demand </w:t>
      </w:r>
      <w:del w:id="285" w:author="Joona Lehtomäki" w:date="2017-06-15T17:02:00Z">
        <w:r w:rsidR="009F2701" w:rsidRPr="0016445F" w:rsidDel="00B62D69">
          <w:delText>(individual agents’ preferences for specific ESs)</w:delText>
        </w:r>
      </w:del>
      <w:r w:rsidR="009F2701" w:rsidRPr="0016445F">
        <w:t xml:space="preserve">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w:t>
      </w:r>
      <w:del w:id="286" w:author="Joona Lehtomäki" w:date="2017-06-15T17:02:00Z">
        <w:r w:rsidR="002A20E5" w:rsidRPr="0016445F" w:rsidDel="007A196F">
          <w:delText xml:space="preserve"> </w:delText>
        </w:r>
      </w:del>
      <w:r w:rsidR="002A20E5" w:rsidRPr="0016445F">
        <w:t>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1B184CC2" w:rsidR="004013E8" w:rsidRPr="0016445F" w:rsidRDefault="00E15DCE" w:rsidP="00035C09">
      <w:pPr>
        <w:spacing w:line="480" w:lineRule="auto"/>
      </w:pPr>
      <w:ins w:id="287" w:author="Joona Lehtomäki" w:date="2017-06-15T17:04:00Z">
        <w:r>
          <w:t>While the consideration</w:t>
        </w:r>
      </w:ins>
      <w:ins w:id="288" w:author="Joona Lehtomäki" w:date="2017-07-10T09:20:00Z">
        <w:r w:rsidR="001806E4">
          <w:t>s</w:t>
        </w:r>
      </w:ins>
      <w:ins w:id="289" w:author="Joona Lehtomäki" w:date="2017-06-15T17:04:00Z">
        <w:r>
          <w:t xml:space="preserve"> above are necessary for a </w:t>
        </w:r>
      </w:ins>
      <w:ins w:id="290" w:author="Joona Lehtomäki" w:date="2017-06-15T17:05:00Z">
        <w:r>
          <w:t>fully developed spatial prioritization for ESs</w:t>
        </w:r>
      </w:ins>
      <w:ins w:id="291" w:author="Joona Lehtomäki" w:date="2017-06-15T17:04:00Z">
        <w:r>
          <w:t xml:space="preserve"> </w:t>
        </w:r>
      </w:ins>
      <w:del w:id="292" w:author="Joona Lehtomäki" w:date="2017-06-15T17:03:00Z">
        <w:r w:rsidR="004013E8" w:rsidRPr="0016445F" w:rsidDel="00435B5C">
          <w:delText>Nevertheless</w:delText>
        </w:r>
      </w:del>
      <w:r w:rsidR="004013E8" w:rsidRPr="0016445F">
        <w:t>, the prioritization principles we have consider</w:t>
      </w:r>
      <w:r w:rsidR="008973D9">
        <w:t>ed</w:t>
      </w:r>
      <w:r w:rsidR="004013E8"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926446">
        <w:rPr>
          <w:b/>
        </w:rPr>
        <w:t>Fig. 2</w:t>
      </w:r>
      <w:r w:rsidR="000709F2" w:rsidRPr="0016445F">
        <w:rPr>
          <w:b/>
        </w:rPr>
        <w:t>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4.4</w:t>
      </w:r>
      <w:commentRangeStart w:id="293"/>
      <w:r w:rsidRPr="0016445F">
        <w:t xml:space="preserve"> </w:t>
      </w:r>
      <w:r w:rsidR="00C62B39" w:rsidRPr="0016445F">
        <w:t>Selecting the right tool</w:t>
      </w:r>
      <w:commentRangeEnd w:id="293"/>
      <w:r w:rsidR="001410B8">
        <w:rPr>
          <w:rStyle w:val="CommentReference"/>
          <w:b w:val="0"/>
          <w:bCs w:val="0"/>
        </w:rPr>
        <w:commentReference w:id="293"/>
      </w:r>
    </w:p>
    <w:p w14:paraId="433EC486" w14:textId="77777777" w:rsidR="005834BC" w:rsidRPr="0016445F" w:rsidRDefault="005834BC" w:rsidP="003F6AB2">
      <w:pPr>
        <w:spacing w:line="480" w:lineRule="auto"/>
        <w:rPr>
          <w:b/>
          <w:bCs/>
        </w:rPr>
      </w:pPr>
    </w:p>
    <w:p w14:paraId="5A0616E7" w14:textId="09E16FB2"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294"/>
      <w:commentRangeStart w:id="295"/>
      <w:r w:rsidR="000C2638" w:rsidRPr="0016445F">
        <w:rPr>
          <w:bCs/>
        </w:rPr>
        <w:t>guarantees</w:t>
      </w:r>
      <w:commentRangeEnd w:id="294"/>
      <w:r w:rsidR="00172464">
        <w:rPr>
          <w:rStyle w:val="CommentReference"/>
        </w:rPr>
        <w:commentReference w:id="294"/>
      </w:r>
      <w:r w:rsidR="000C2638" w:rsidRPr="0016445F">
        <w:rPr>
          <w:bCs/>
        </w:rPr>
        <w:t xml:space="preserve"> an optimal solution</w:t>
      </w:r>
      <w:commentRangeEnd w:id="295"/>
      <w:r w:rsidR="000C2638" w:rsidRPr="0016445F">
        <w:rPr>
          <w:rStyle w:val="CommentReference"/>
          <w:sz w:val="22"/>
          <w:szCs w:val="22"/>
        </w:rPr>
        <w:commentReference w:id="295"/>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w:t>
      </w:r>
      <w:ins w:id="296" w:author="Joona Lehtomäki" w:date="2017-06-15T17:07:00Z">
        <w:r w:rsidR="00F738A0">
          <w:rPr>
            <w:bCs/>
          </w:rPr>
          <w:t>o</w:t>
        </w:r>
      </w:ins>
      <w:del w:id="297" w:author="Joona Lehtomäki" w:date="2017-06-15T17:07:00Z">
        <w:r w:rsidR="0084776F" w:rsidRPr="0016445F" w:rsidDel="00F738A0">
          <w:rPr>
            <w:bCs/>
          </w:rPr>
          <w:delText>he</w:delText>
        </w:r>
      </w:del>
      <w:r w:rsidR="0084776F" w:rsidRPr="0016445F">
        <w:rPr>
          <w:bCs/>
        </w:rPr>
        <w:t xml:space="preserve"> different spatial locations of the top priorities. </w:t>
      </w:r>
    </w:p>
    <w:p w14:paraId="36A98E09" w14:textId="77777777" w:rsidR="0044436A" w:rsidRPr="0016445F" w:rsidRDefault="0044436A" w:rsidP="003F6AB2">
      <w:pPr>
        <w:spacing w:line="480" w:lineRule="auto"/>
        <w:rPr>
          <w:bCs/>
        </w:rPr>
      </w:pPr>
    </w:p>
    <w:p w14:paraId="21BABB40" w14:textId="7521B8DB" w:rsidR="00927983" w:rsidRPr="0016445F" w:rsidRDefault="00736BE1" w:rsidP="003F6AB2">
      <w:pPr>
        <w:spacing w:line="480" w:lineRule="auto"/>
        <w:rPr>
          <w:bCs/>
        </w:rPr>
      </w:pPr>
      <w:r w:rsidRPr="0016445F">
        <w:rPr>
          <w:bCs/>
        </w:rPr>
        <w:t>From</w:t>
      </w:r>
      <w:ins w:id="298" w:author="Joona Lehtomäki" w:date="2017-06-15T17:07:00Z">
        <w:r w:rsidR="00F738A0">
          <w:rPr>
            <w:bCs/>
          </w:rPr>
          <w:t xml:space="preserve"> a</w:t>
        </w:r>
      </w:ins>
      <w:r w:rsidRPr="0016445F">
        <w:rPr>
          <w:bCs/>
        </w:rPr>
        <w:t xml:space="preserve">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w:t>
      </w:r>
      <w:del w:id="299" w:author="Joona Lehtomäki" w:date="2017-06-15T17:07:00Z">
        <w:r w:rsidR="00BB0B93" w:rsidRPr="0016445F" w:rsidDel="00F738A0">
          <w:delText>s</w:delText>
        </w:r>
      </w:del>
      <w:r w:rsidR="00BB0B93" w:rsidRPr="0016445F">
        <w:t xml:space="preserve"> desired feature </w:t>
      </w:r>
      <w:ins w:id="300" w:author="Joona Lehtomäki" w:date="2017-06-15T17:07:00Z">
        <w:r w:rsidR="00F738A0">
          <w:t xml:space="preserve">that is </w:t>
        </w:r>
      </w:ins>
      <w:r w:rsidR="00BB0B93" w:rsidRPr="0016445F">
        <w:t>lacking in the two other methods.</w:t>
      </w:r>
      <w:r w:rsidR="00D06A13" w:rsidRPr="0016445F">
        <w:t xml:space="preserve"> Simplicity and speed are both valuable features of a method supposed to provide support for decision-making, but both come with a prize: simple and fast methods may not be able to accommodate all the components required to model a real-life spatial prioritization problem</w:t>
      </w:r>
      <w:r w:rsidR="002C3C8B">
        <w:t xml:space="preserve"> (such as costs and</w:t>
      </w:r>
      <w:r w:rsidR="008D51C1">
        <w:t xml:space="preserve"> </w:t>
      </w:r>
      <w:r w:rsidR="002C3C8B">
        <w:t>connectivity)</w:t>
      </w:r>
      <w:r w:rsidR="00D06A13" w:rsidRPr="0016445F">
        <w:t>.</w:t>
      </w:r>
      <w:del w:id="301" w:author="Joona Lehtomäki" w:date="2017-06-15T17:08:00Z">
        <w:r w:rsidR="00D06A13" w:rsidRPr="0016445F" w:rsidDel="00F404F5">
          <w:delText xml:space="preserve"> </w:delText>
        </w:r>
      </w:del>
    </w:p>
    <w:p w14:paraId="13AE40C6" w14:textId="77777777" w:rsidR="00736BE1" w:rsidRDefault="00736BE1" w:rsidP="003F6AB2">
      <w:pPr>
        <w:spacing w:line="480" w:lineRule="auto"/>
        <w:rPr>
          <w:bCs/>
        </w:rPr>
      </w:pPr>
    </w:p>
    <w:p w14:paraId="1EF79A16" w14:textId="77777777" w:rsidR="00736BE1" w:rsidRPr="001806E4" w:rsidRDefault="00767BBC" w:rsidP="00525DDE">
      <w:pPr>
        <w:spacing w:line="480" w:lineRule="auto"/>
        <w:rPr>
          <w:bCs/>
          <w:lang w:val="fi-FI"/>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1806E4">
        <w:rPr>
          <w:bCs/>
          <w:noProof/>
          <w:lang w:val="fi-FI"/>
        </w:rPr>
        <w:t>(e.g. Saarikoski et al. 2016)</w:t>
      </w:r>
      <w:r w:rsidR="005A0ED3">
        <w:rPr>
          <w:bCs/>
        </w:rPr>
        <w:fldChar w:fldCharType="end"/>
      </w:r>
      <w:r w:rsidR="00525DDE" w:rsidRPr="001806E4">
        <w:rPr>
          <w:bCs/>
          <w:lang w:val="fi-FI"/>
        </w:rPr>
        <w:t xml:space="preserve"> </w:t>
      </w:r>
      <w:r w:rsidR="00A132BC" w:rsidRPr="001806E4">
        <w:rPr>
          <w:bCs/>
          <w:lang w:val="fi-FI"/>
        </w:rPr>
        <w:t xml:space="preserve">and SCP </w:t>
      </w:r>
      <w:r w:rsidR="00525DDE">
        <w:rPr>
          <w:bCs/>
        </w:rPr>
        <w:fldChar w:fldCharType="begin" w:fldLock="1"/>
      </w:r>
      <w:r w:rsidR="007567B6" w:rsidRPr="001806E4">
        <w:rPr>
          <w:bCs/>
          <w:lang w:val="fi-FI"/>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1806E4">
        <w:rPr>
          <w:bCs/>
          <w:noProof/>
          <w:lang w:val="fi-FI"/>
        </w:rPr>
        <w:t>(Knight et al. 2009)</w:t>
      </w:r>
      <w:r w:rsidR="00525DDE">
        <w:rPr>
          <w:bCs/>
        </w:rPr>
        <w:fldChar w:fldCharType="end"/>
      </w:r>
      <w:r w:rsidR="00525DDE" w:rsidRPr="001806E4">
        <w:rPr>
          <w:bCs/>
          <w:lang w:val="fi-FI"/>
        </w:rPr>
        <w:t xml:space="preserve"> </w:t>
      </w:r>
      <w:r w:rsidR="00A132BC" w:rsidRPr="001806E4">
        <w:rPr>
          <w:bCs/>
          <w:lang w:val="fi-FI"/>
        </w:rPr>
        <w:t xml:space="preserve">frameworks </w:t>
      </w:r>
      <w:r w:rsidR="00525DDE" w:rsidRPr="001806E4">
        <w:rPr>
          <w:bCs/>
          <w:lang w:val="fi-FI"/>
        </w:rPr>
        <w:t>include this facilitation process, and in principle,</w:t>
      </w:r>
      <w:r w:rsidR="00736BE1" w:rsidRPr="001806E4">
        <w:rPr>
          <w:bCs/>
          <w:lang w:val="fi-FI"/>
        </w:rPr>
        <w:t xml:space="preserve"> all of the methods we have used could be used </w:t>
      </w:r>
      <w:r w:rsidR="00525DDE" w:rsidRPr="001806E4">
        <w:rPr>
          <w:bCs/>
          <w:lang w:val="fi-FI"/>
        </w:rPr>
        <w:t>within either framework</w:t>
      </w:r>
      <w:r w:rsidR="00736BE1" w:rsidRPr="001806E4">
        <w:rPr>
          <w:bCs/>
          <w:lang w:val="fi-FI"/>
        </w:rPr>
        <w:t>.</w:t>
      </w:r>
    </w:p>
    <w:p w14:paraId="1BDF13A3" w14:textId="77777777" w:rsidR="00927983" w:rsidRPr="00E4338E" w:rsidRDefault="00927983" w:rsidP="003F6AB2">
      <w:pPr>
        <w:spacing w:line="480" w:lineRule="auto"/>
        <w:rPr>
          <w:bCs/>
          <w:lang w:val="fi-FI"/>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302"/>
      <w:r>
        <w:t>5. Conclusions</w:t>
      </w:r>
      <w:commentRangeEnd w:id="302"/>
      <w:r w:rsidR="00172464">
        <w:rPr>
          <w:rStyle w:val="CommentReference"/>
          <w:b w:val="0"/>
        </w:rPr>
        <w:commentReference w:id="302"/>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92866AD" w14:textId="508E9002" w:rsidR="00BA6C5F" w:rsidRPr="00BA6C5F" w:rsidRDefault="001A6958" w:rsidP="00BA6C5F">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BA6C5F" w:rsidRPr="00BA6C5F">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5DF7E04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nderson BJ, Armsworth PR, Eigenbrod F, et al (2009) Spatial covariance between biodiversity and other ecosystem service priorities. J Appl Ecol 46:888–896. doi: 10.1111/j.1365-2664.2009.01666.x</w:t>
      </w:r>
    </w:p>
    <w:p w14:paraId="0964C19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rponen A, Heikkinen RK, Thomas CD, Moilanen A (2005) The Value of Biodiversity in Reserve Selection: Representation, Species Weighting, and Benefit Functions. Conserv Biol 19:2009–2014. doi: 10.1111/j.1523-1739.2005.00218.x</w:t>
      </w:r>
    </w:p>
    <w:p w14:paraId="7962981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agstad KJ, Semmens DJ, Waage S, Winthrop R (2013) A comparative assessment of decision-support tools for ecosystem services quantification and valuation. Ecosyst Serv 5:27–39. doi: 10.1016/j.ecoser.2013.07.004</w:t>
      </w:r>
    </w:p>
    <w:p w14:paraId="5672727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eyer HL, Dujardin Y, Watts ME, Possingham HP (2016) Solving conservation planning problems with integer linear programming. Ecol Modell 328:14–22.</w:t>
      </w:r>
    </w:p>
    <w:p w14:paraId="7F9E28A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amm JD, Polasky S, Solow A, Csuti B (1996) A note on optimal algorithms for reserve site selection. Biol Conserv 78:353–355. doi: 10.1016/0006-3207(95)00132-8</w:t>
      </w:r>
    </w:p>
    <w:p w14:paraId="718A7E4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asalegno S, Bennie JJ, Inger R, Gaston KJ (2014) Regional scale prioritisation for key ecosystem services, renewable energy production and urban development. PLoS One. doi: 10.1371/journal.pone.0107822</w:t>
      </w:r>
    </w:p>
    <w:p w14:paraId="691C8F6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Hoshizaki L, Klinkenberg B (2011) Ecosystem services in conservation planning: Targeted benefits vs. co-benefits or costs? PLoS One. doi: 10.1371/journal.pone.0024378</w:t>
      </w:r>
    </w:p>
    <w:p w14:paraId="07B6B2F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Shaw MR, Cameron DR, et al (2006) Conservation Planning for Ecosystem Services. PLoS Biol 4:e379. doi: 10.1371/journal.pbio.0040379</w:t>
      </w:r>
    </w:p>
    <w:p w14:paraId="06FBB4C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3) Fostering synergies between ecosystem services and biodiversity in conservation planning: A review. Biol Conserv 166:144–154. doi: 10.1016/j.biocon.2013.06.023</w:t>
      </w:r>
    </w:p>
    <w:p w14:paraId="0153C98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6) Site complementarity between biodiversity and ecosystem services in conservation planning of sparsely-populated regions. Environ Conserv 43:56–68. doi: 10.1017/S0376892915000132</w:t>
      </w:r>
    </w:p>
    <w:p w14:paraId="06663A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ordingley JE, Newton AC, Rose RJ, et al (2016) Can landscape-scale approaches to conservation management resolve biodiversity-ecosystem service trade-offs? J Appl Ecol 53:96–105. doi: 10.1111/1365-2664.12545</w:t>
      </w:r>
    </w:p>
    <w:p w14:paraId="1ACEA7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emissew S, Carabias J, Dı S, et al (2015) The IPBES Conceptual Framework — connecting nature and people. Curr Opin Environ Sustain 14:1–16. doi: 10.1016/j.cosust.2014.11.002</w:t>
      </w:r>
    </w:p>
    <w:p w14:paraId="04EC3D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5FC8D7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obrovolski R, Loyola RD, Gustavo AB, et al (2014) Globalizing Conservation Efforts to Save Species and Enhance Food Production. Bioscience XX:1–7. doi: 10.1093/biosci/biu064</w:t>
      </w:r>
    </w:p>
    <w:p w14:paraId="74CD0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urán AP, Duffy JP, Gaston KJ (2014) Exclusion of agricultural lands in spatial conservation prioritization strategies: consequences for biodiversity and ecosystem service representation. Proc R Soc B Biol Sci 281:1–9. doi: 10.1190/1.9781560802129.ch1</w:t>
      </w:r>
    </w:p>
    <w:p w14:paraId="779E57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goh B, Rouget M, Reyers B, et al (2007) Integrating ecosystem services into conservation assessments: A review. Ecol Econ 63:714–721. doi: 10.1016/j.ecolecon.2007.04.007</w:t>
      </w:r>
    </w:p>
    <w:p w14:paraId="10A258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vans MC, Tulloch AIT, Law EA, et al (2015) Clear consideration of costs, condition and conservation benefits yields better planning outcomes. Biol Conserv 191:716–727. doi: 10.1016/j.biocon.2015.08.023</w:t>
      </w:r>
    </w:p>
    <w:p w14:paraId="3F2E081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Drielsma M (2010) Synthesis of pattern and process in biodiversity conservation assessment: a flexible whole-landscape modelling framework. Divers Distrib 16:386–402. doi: 10.1111/j.1472-4642.2010.00657.x</w:t>
      </w:r>
    </w:p>
    <w:p w14:paraId="63F9A67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B73CE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DAL Development Team (2016) GDAL - Geospatial Data Abstraction Library, version 2.1.0. Open Source Geospatial Foundation</w:t>
      </w:r>
    </w:p>
    <w:p w14:paraId="24CA3D6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oldman RL, Tallis H (2009) A critical analysis of ecosystem services as a tool in conservation projects: The possible perils, the promises, and the partnerships. Ann N Y Acad Sci 1162:63–78. doi: 10.1111/j.1749-6632.2009.04151.x</w:t>
      </w:r>
    </w:p>
    <w:p w14:paraId="7DA215F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êt-Regamey A, Altwegg J, Sirén EA, et al (2016) Integrating ecosystem services into spatial planning - A spatial decision support tool. Landsc Urban Plan. doi: 10.1016/j.landurbplan.2016.05.003</w:t>
      </w:r>
    </w:p>
    <w:p w14:paraId="4E30BEF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eve M, Reyers B, Mette Lykke A, et al (2013) Spatial optimization of carbon-stocking projects across Africa integrating stocking potential with co-benefits and feasibility. Nat Commun 4:2975. doi: 10.1038/ncomms3975</w:t>
      </w:r>
    </w:p>
    <w:p w14:paraId="3F1B638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Gurobi Optimization Inc. (2016) Gurobi Optimizer Reference Manual. </w:t>
      </w:r>
    </w:p>
    <w:p w14:paraId="18C6CCD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Hämäläinen RP (2015) Behavioural issues in environmental modelling – The missing perspective. Environ Model Softw 73:244–253. doi: 10.1016/j.envsoft.2015.08.019</w:t>
      </w:r>
    </w:p>
    <w:p w14:paraId="1DAC81C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areksela S, Moilanen A, Tuominen S, Kotiaho JS (2013) Use of Inverse Spatial Conservation Prioritization to Avoid Biological Diversity Loss Outside Protected Areas. Conserv Biol 27:1294–1303. doi: 10.1111/cobi.12146</w:t>
      </w:r>
    </w:p>
    <w:p w14:paraId="7DFAD7C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eisler J, Linkov I (2014) Environment models and decisions. Environ Syst Decis 34:369–372. doi: 10.1007/s10669-014-9515-4</w:t>
      </w:r>
    </w:p>
    <w:p w14:paraId="1B34C1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1E23F7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Komossa F, Schulp CJE, van der Zanden EH, et al (2016) Deliverable D3.1: Set of maps and short analysis showing demand, supply and hotspots of public goods in the the EU at 1 km2 and relevant NUTS levels. </w:t>
      </w:r>
    </w:p>
    <w:p w14:paraId="6FA8C9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oschke L, Fürst C, Frank S, Makeschin F (2012) A multi-criteria approach for an integrated land-cover-based assessment of ecosystem services provision to support landscape planning. Ecol Indic 21:54–66. doi: 10.1016/j.ecolind.2011.12.010</w:t>
      </w:r>
    </w:p>
    <w:p w14:paraId="393B08E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8D292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6) Ecosystem services and connectivity in spatial conservation prioritization. Landsc Ecol. doi: 10.1007/s10980-016-0446-y</w:t>
      </w:r>
    </w:p>
    <w:p w14:paraId="3140163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2) Core concepts of spatial prioritisation in systematic conservation planning. Biol Rev 88:443–464. doi: 10.1111/brv.12008</w:t>
      </w:r>
    </w:p>
    <w:p w14:paraId="02A0BB0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öster J, Rahmann S (2012) Snakemake-a scalable bioinformatics workflow engine. Bioinformatics 28:2520–2522. doi: 10.1093/bioinformatics/bts480</w:t>
      </w:r>
    </w:p>
    <w:p w14:paraId="6B3307B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itila J, Moilanen A (2012) Use of many low-level conservation targets reduces high-level conservation performance. Ecol Modell 247:40–47. doi: 10.1016/j.ecolmodel.2012.08.010</w:t>
      </w:r>
    </w:p>
    <w:p w14:paraId="1FBB654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emeyer J, Haase D, Elmqvist T, et al (2016) Bridging the gap between ecosystem service assessments and landuse planning through Multi-Criteria Decision Analysis (MCDA). Environ Sci Policy 62:45–56. doi: 10.1016/j.envsci.2016.02.013</w:t>
      </w:r>
    </w:p>
    <w:p w14:paraId="732919F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ford WT, Gordon A, Bastin L, et al (2011) Raising the bar for systematic conservation planning. Trends Ecol Evol 26:634–640. doi: 10.1016/j.tree.2011.08.001</w:t>
      </w:r>
    </w:p>
    <w:p w14:paraId="0AD5723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98B9A6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vorel S, Bayer A, Bondeau A, et al (2017) Pathways to bridge the biophysical realism gap in ecosystem services mapping approaches. Ecol Indic 74:241–260. doi: 10.1016/j.ecolind.2016.11.015</w:t>
      </w:r>
    </w:p>
    <w:p w14:paraId="3BAEFC8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ehtomäki J, Moilanen A (2013) Methods and workflow for spatial conservation prioritization using Zonation. Environ Model Softw 47:128–137. doi: 10.1016/j.envsoft.2013.05.001</w:t>
      </w:r>
    </w:p>
    <w:p w14:paraId="431B30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uck GW, Chan KM, Klein CJ (2012) Identifying spatial priorities for protecting ecosystem services. F1000 Res 1–16. doi: 10.3410/f1000research.1-17.v1</w:t>
      </w:r>
    </w:p>
    <w:p w14:paraId="052F97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ce GM, Norris K, Fitter AH (2012) Biodiversity and ecosystem services: A multilayered relationship. Trends Ecol Evol 27:19–25. doi: 10.1016/j.tree.2011.08.006</w:t>
      </w:r>
    </w:p>
    <w:p w14:paraId="0DC8BA2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iorano L, Amori G, Capula M, et al (2013) Threats from Climate Change to Terrestrial Vertebrate Hotspots in Europe. PLoS One 8:1–14. doi: 10.1371/journal.pone.0074989</w:t>
      </w:r>
    </w:p>
    <w:p w14:paraId="689B15B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nhães AP, Mazzochini GG, Oliveira-Filho AT, et al (2016) Spatial associations of ecosystem services and biodiversity as a baseline for systematic conservation planning. Divers Distrib 1–12. doi: 10.1111/ddi.12459</w:t>
      </w:r>
    </w:p>
    <w:p w14:paraId="209D886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tthews KB, Rivington M, Blackstock K, et al (2010) Raising the bar? The challenges of evaluating the outcomes of environmental modelling and software. Environ Model Softw 1–11. doi: 10.1016/j.envsoft.2010.03.031</w:t>
      </w:r>
    </w:p>
    <w:p w14:paraId="568730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cShane TO, Hirsch PD, Trung TC, et al (2011) Hard choices: Making trade-offs between biodiversity conservation and human well-being. Biol Conserv 144:966–972. doi: 10.1016/j.biocon.2010.04.038</w:t>
      </w:r>
    </w:p>
    <w:p w14:paraId="1B5907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eyer C, Kreft H, Guralnick R, Jetz W (2015) Global priorities for an effective information basis of biodiversity distributions. Nat Commun 6:1–8. doi: 10.1038/ncomms9221</w:t>
      </w:r>
    </w:p>
    <w:p w14:paraId="4175642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illennium Ecosystem Assessment (2005) Millenium Ecosystem Assessment. 2005. Ecosystems and human well-being: General synthesis. Washington D.C.</w:t>
      </w:r>
    </w:p>
    <w:p w14:paraId="4F8FE9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2008) Two paths to a suboptimal solution once more about optimality in reserve selection. Biol Conserv 141:1919–1923. doi: 10.1016/j.biocon.2008.04.018</w:t>
      </w:r>
    </w:p>
    <w:p w14:paraId="5F103CC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Anderson BJBJ, Eigenbrod F, et al (2011) Balancing alternative land uses in conservation prioritization. Ecol Appl 21:1419–1426. doi: 10.1890/10-1865.1</w:t>
      </w:r>
    </w:p>
    <w:p w14:paraId="0CF80B5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22D7BDC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Pouzols FM, Meller L, et al (2014) Zonation spatial conservation planning methods and software v. 4, user manual. Helsinki</w:t>
      </w:r>
    </w:p>
    <w:p w14:paraId="499960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Wilson KA, Possingham HP (2009) Spatial conservation prioritization: quantitative methods and computational tools. Oxford University Press, Oxford, UK</w:t>
      </w:r>
    </w:p>
    <w:p w14:paraId="1C113DD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ustajoki J, Marttunen M (2017) Comparison of multi-criteria decision analytical software for supporting environmental planning processes. Environ Model Softw 93:78–91. doi: 10.1016/j.envsoft.2017.02.026</w:t>
      </w:r>
    </w:p>
    <w:p w14:paraId="5C7E84A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Nin M, Soutullo A, Rodríguez-Gallego L, Di Minin E (2016) Ecosystem services-based land planning for environmental impact avoidance. Ecosyst Serv 17:172–184. doi: doi:10.1016/j.ecoser.2015.12.009</w:t>
      </w:r>
    </w:p>
    <w:p w14:paraId="7CB4A8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Prip C (2017) The Convention on Biological Diversity as a legal framework for safeguarding ecosystem services. Ecosyst Serv 1–6. doi: 10.1016/j.ecoser.2017.02.015</w:t>
      </w:r>
    </w:p>
    <w:p w14:paraId="39AA834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Python Development Team (2016) Python Language Reference, version 3.5. </w:t>
      </w:r>
    </w:p>
    <w:p w14:paraId="5D7BB9E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eyers B, Polasky S, Tallis H, et al (2012) Finding Common Ground for Biodiversity and Ecosystem Services. Bioscience 62:503–507. doi: 10.1525/bio.2012.62.5.12</w:t>
      </w:r>
    </w:p>
    <w:p w14:paraId="6E987F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inne J, Primmer E (2016) A Case Study of Ecosystem Services in Urban Planning in Finland: Benefits, Rights and Responsibilities. J Environ Policy Plan 18:286–305. doi: 10.1080/1523908X.2015.1076721</w:t>
      </w:r>
    </w:p>
    <w:p w14:paraId="6B55D4D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ose DC, Sutherland WJ, Parker C, et al (2016) Decision support tools for agriculture: Towards effective design and delivery. Agric Syst 149:165–174. doi: 10.1016/j.agsy.2016.09.009</w:t>
      </w:r>
    </w:p>
    <w:p w14:paraId="56D452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2A6014E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Albert C, Marques A, et al (2016) National Ecosystem Assessments in Europe: A Review. Bioscience 66:biw101. doi: 10.1093/biosci/biw101</w:t>
      </w:r>
    </w:p>
    <w:p w14:paraId="430EDC5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Barton DN, Remme RP, Hein L (2014a) Accounting for capacity and flow of ecosystem services: A conceptual model and a case study for Telemark, Norway. Ecol Indic 36:539–551. doi: 10.1016/j.ecolind.2013.09.018</w:t>
      </w:r>
    </w:p>
    <w:p w14:paraId="2C283A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Rusch GM, Barton DN, et al (2014b) Ecosystem services and opportunity costs shift spatial priorities for conserving forest biodiversity. PLoS One. doi: 10.1371/journal.pone.0112557</w:t>
      </w:r>
    </w:p>
    <w:p w14:paraId="1E682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ulp CJE, Burkhard B, Maes J, et al (2014) Uncertainties in Ecosystem Service Maps: A Comparison on the European Scale. PLoS One 9:e109643. doi: 10.1371/journal.pone.0109643</w:t>
      </w:r>
    </w:p>
    <w:p w14:paraId="1BB8BE9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ilvertown J (2015) Have Ecosystem Services Been Oversold? Trends Ecol Evol xx:1–8. doi: 10.1016/j.tree.2015.08.007</w:t>
      </w:r>
    </w:p>
    <w:p w14:paraId="19749B9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türck J, Verburg PH (2017) Multifunctionality at what scale? A landscape multifunctionality assessment for the European Union under conditions of land use change. Landsc Ecol 32:481–500. doi: 10.1007/s10980-016-0459-6</w:t>
      </w:r>
    </w:p>
    <w:p w14:paraId="2981EFE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omas CD, Anderson BJ, Moilanen A, et al (2012) Reconciling biodiversity and carbon conservation. Ecol Lett 16:39–47. doi: 10.1111/ele.12054</w:t>
      </w:r>
    </w:p>
    <w:p w14:paraId="78DD816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omson J, Moilanen A, Vesk PA, et al (2009) Where and when to revegetate: a quantitative method for scheduling landscape reconstruction. Ecol Appl 19:817–828. doi: 10.1890/08-0915.1</w:t>
      </w:r>
    </w:p>
    <w:p w14:paraId="64B947D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uiller W, Maiorano L, Mazel F, et al (2015) Conserving the functional and phylogenetic trees of life of European tetrapods. Philos Trans R Soc Lond B Biol Sci 370:20140005. doi: 10.1098/rstb.2014.0005</w:t>
      </w:r>
    </w:p>
    <w:p w14:paraId="3307039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Underhill LG (1994) Optimal and suboptimal reserve selection algorithms. Biol Conserv 70:85–87. doi: 10.1016/0006-3207(94)90302-6</w:t>
      </w:r>
    </w:p>
    <w:p w14:paraId="2F20851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der Walt S, Colber SC, Varoquaux GG, et al (2011) The NumPy array : a structure for efficient numerical computation. Comput Sci Eng 13:1–8. doi: 10.1109/MCSE.2011.37</w:t>
      </w:r>
    </w:p>
    <w:p w14:paraId="0D9E1AF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057D79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burg PH, Dearing JA, Dyke JG, et al (2015) Methods and approaches to modelling the Anthropocene. Glob Environ Chang. doi: 10.1016/j.gloenvcha.2015.08.007</w:t>
      </w:r>
    </w:p>
    <w:p w14:paraId="39AEFD2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hagen W, Kukkala AS, Moilanen A, et al (2016) Use of demand and spatial flow in prioritizing areas for ecosystem services. Conserv Biol. doi: 10.1111/cobi.12872</w:t>
      </w:r>
    </w:p>
    <w:p w14:paraId="0932DD2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oinov A, Bousquet F (2010) Modelling with stakeholders. Environ Model Softw 25:1268–1281. doi: 10.1016/j.envsoft.2010.03.007</w:t>
      </w:r>
    </w:p>
    <w:p w14:paraId="7F5B9B3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liams P, Gibbons D, Margules C, et al (1996) A Comparison of Richness Hotspots , Rarity Hotspots , and Complementary Areas for Conserving Diversity of British Birds. Conserv Biol 10:155–174.</w:t>
      </w:r>
    </w:p>
    <w:p w14:paraId="785DF8E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482275A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Law EA (2016) How to Avoid Underselling Biodiversity with Ecosystem Services: A Response to Silvertown. Trends Ecol Evol xx:2014–2015. doi: 10.1016/j.tree.2016.03.002</w:t>
      </w:r>
    </w:p>
    <w:p w14:paraId="6D0984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Underwood EC, Morrison SA, et al (2007) Conserving biodiversity efficiently: what to do, where, and when. PLoS Biol 5:12. doi: 10.1371/journal.pbio.0050223</w:t>
      </w:r>
    </w:p>
    <w:p w14:paraId="2122941E" w14:textId="77777777" w:rsidR="00BA6C5F" w:rsidRPr="00BA6C5F" w:rsidRDefault="00BA6C5F" w:rsidP="00BA6C5F">
      <w:pPr>
        <w:widowControl w:val="0"/>
        <w:autoSpaceDE w:val="0"/>
        <w:autoSpaceDN w:val="0"/>
        <w:adjustRightInd w:val="0"/>
        <w:spacing w:line="480" w:lineRule="auto"/>
        <w:ind w:left="480" w:hanging="480"/>
        <w:rPr>
          <w:noProof/>
        </w:rPr>
      </w:pPr>
      <w:r w:rsidRPr="00BA6C5F">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6BD8CA2B" w14:textId="3A0610C8" w:rsidR="00C62B39" w:rsidRPr="002915B7" w:rsidRDefault="00C62B39" w:rsidP="003F6AB2">
      <w:pPr>
        <w:spacing w:line="480" w:lineRule="auto"/>
        <w:rPr>
          <w:bCs/>
        </w:rPr>
      </w:pPr>
    </w:p>
    <w:p w14:paraId="76D0C18A" w14:textId="7FAE0BAB" w:rsidR="00C62B39" w:rsidRPr="002915B7" w:rsidRDefault="00DC422F" w:rsidP="003F6AB2">
      <w:pPr>
        <w:spacing w:line="480" w:lineRule="auto"/>
      </w:pPr>
      <w:r>
        <w:rPr>
          <w:b/>
          <w:bCs/>
        </w:rPr>
        <w:t>Figure 2</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5625F062" w:rsidR="00C62B39" w:rsidRPr="002915B7" w:rsidRDefault="00DC422F" w:rsidP="003F6AB2">
      <w:pPr>
        <w:spacing w:line="480" w:lineRule="auto"/>
      </w:pPr>
      <w:r>
        <w:rPr>
          <w:b/>
          <w:bCs/>
        </w:rPr>
        <w:t>Figure 3</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 xml:space="preserve">nt analysis variants (see </w:t>
      </w:r>
      <w:r w:rsidR="00D17400" w:rsidRPr="00675DDB">
        <w:rPr>
          <w:b/>
          <w:rPrChange w:id="303" w:author="Joona Lehtomäki" w:date="2017-06-26T14:33:00Z">
            <w:rPr/>
          </w:rPrChange>
        </w:rPr>
        <w:t xml:space="preserve">Fig. </w:t>
      </w:r>
      <w:ins w:id="304" w:author="Joona Lehtomäki" w:date="2017-06-26T14:33:00Z">
        <w:r w:rsidR="00675DDB" w:rsidRPr="00E97033">
          <w:rPr>
            <w:b/>
            <w:rPrChange w:id="305" w:author="Joona Lehtomäki" w:date="2017-06-26T14:33:00Z">
              <w:rPr/>
            </w:rPrChange>
          </w:rPr>
          <w:t>2</w:t>
        </w:r>
      </w:ins>
      <w:del w:id="306" w:author="Joona Lehtomäki" w:date="2017-06-26T14:33:00Z">
        <w:r w:rsidR="00D17400" w:rsidRPr="00675DDB" w:rsidDel="00675DDB">
          <w:rPr>
            <w:b/>
            <w:rPrChange w:id="307" w:author="Joona Lehtomäki" w:date="2017-06-26T14:33:00Z">
              <w:rPr/>
            </w:rPrChange>
          </w:rPr>
          <w:delText>3</w:delText>
        </w:r>
      </w:del>
      <w:r w:rsidR="009F2990" w:rsidRPr="002915B7">
        <w:t>).</w:t>
      </w:r>
    </w:p>
    <w:p w14:paraId="12340F03" w14:textId="77777777" w:rsidR="00C62B39" w:rsidRPr="002915B7" w:rsidRDefault="00C62B39" w:rsidP="003F6AB2">
      <w:pPr>
        <w:spacing w:line="480" w:lineRule="auto"/>
      </w:pPr>
    </w:p>
    <w:p w14:paraId="72309704" w14:textId="601D3C0A" w:rsidR="00C62B39" w:rsidRPr="002915B7" w:rsidRDefault="00DC422F" w:rsidP="003F6AB2">
      <w:pPr>
        <w:spacing w:line="480" w:lineRule="auto"/>
      </w:pPr>
      <w:r>
        <w:rPr>
          <w:b/>
          <w:bCs/>
        </w:rPr>
        <w:t>Figure 4</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6137D7F0" w14:textId="5C284B73" w:rsidR="00115B67" w:rsidRDefault="00DC422F" w:rsidP="00115B67">
      <w:pPr>
        <w:spacing w:line="480" w:lineRule="auto"/>
      </w:pPr>
      <w:r>
        <w:rPr>
          <w:b/>
          <w:bCs/>
        </w:rPr>
        <w:t>Figure 5</w:t>
      </w:r>
      <w:r w:rsidR="00C62B39" w:rsidRPr="002915B7">
        <w:rPr>
          <w:b/>
          <w:bCs/>
        </w:rPr>
        <w:t>.</w:t>
      </w:r>
      <w:r w:rsidR="00C62B39"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r w:rsidR="00115B67">
        <w:br w:type="page"/>
      </w:r>
    </w:p>
    <w:p w14:paraId="5919B97F" w14:textId="5D89E4B5" w:rsidR="00C62B39" w:rsidRPr="002915B7" w:rsidRDefault="00C62B39" w:rsidP="00FD069D">
      <w:pPr>
        <w:pStyle w:val="Heading1"/>
      </w:pPr>
      <w:r w:rsidRPr="002915B7">
        <w:t>F</w:t>
      </w:r>
      <w:r w:rsidR="007B5E4A" w:rsidRPr="002915B7">
        <w:t>i</w:t>
      </w:r>
      <w:r w:rsidR="00A83205" w:rsidRPr="002915B7">
        <w:t xml:space="preserve">gures </w:t>
      </w:r>
    </w:p>
    <w:p w14:paraId="42A5BCEC" w14:textId="44081711" w:rsidR="00DC7242" w:rsidRDefault="00DC7242">
      <w:pPr>
        <w:suppressAutoHyphens w:val="0"/>
        <w:spacing w:line="240" w:lineRule="auto"/>
        <w:textAlignment w:val="auto"/>
      </w:pPr>
    </w:p>
    <w:p w14:paraId="2F01F7CF" w14:textId="3671B126" w:rsidR="00436FBC" w:rsidRPr="002915B7" w:rsidRDefault="00436FBC" w:rsidP="003F6AB2">
      <w:pPr>
        <w:suppressAutoHyphens w:val="0"/>
        <w:spacing w:line="480" w:lineRule="auto"/>
        <w:jc w:val="center"/>
        <w:textAlignment w:val="auto"/>
      </w:pPr>
      <w:r w:rsidRPr="002915B7">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1629C850" w14:textId="5209A942" w:rsidR="00C62B39" w:rsidRPr="002915B7" w:rsidRDefault="007F0F44" w:rsidP="003F6AB2">
      <w:pPr>
        <w:pageBreakBefore/>
        <w:spacing w:line="480" w:lineRule="auto"/>
        <w:jc w:val="center"/>
      </w:pPr>
      <w:r>
        <w:t>Figure 2</w:t>
      </w:r>
      <w:r w:rsidR="00C62B39" w:rsidRPr="002915B7">
        <w:t>.</w:t>
      </w:r>
    </w:p>
    <w:p w14:paraId="11CE9923" w14:textId="6DBED508" w:rsidR="00E52263" w:rsidRDefault="00BB3279" w:rsidP="00E52263">
      <w:pPr>
        <w:suppressAutoHyphens w:val="0"/>
        <w:spacing w:line="480" w:lineRule="auto"/>
        <w:jc w:val="center"/>
        <w:textAlignment w:val="auto"/>
        <w:rPr>
          <w:noProof/>
        </w:rPr>
      </w:pPr>
      <w:r w:rsidRPr="002915B7">
        <w:rPr>
          <w:noProof/>
        </w:rPr>
        <w:drawing>
          <wp:inline distT="0" distB="0" distL="0" distR="0" wp14:anchorId="32C1A04A" wp14:editId="492EFD0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p>
    <w:p w14:paraId="6AE9D74F" w14:textId="77777777" w:rsidR="00E52263" w:rsidRDefault="00E52263">
      <w:pPr>
        <w:suppressAutoHyphens w:val="0"/>
        <w:spacing w:line="240" w:lineRule="auto"/>
        <w:textAlignment w:val="auto"/>
      </w:pPr>
      <w:r>
        <w:br w:type="page"/>
      </w:r>
    </w:p>
    <w:p w14:paraId="15B50C0A" w14:textId="240B91EC" w:rsidR="00C62B39" w:rsidRPr="002915B7" w:rsidRDefault="001615A9" w:rsidP="003F6AB2">
      <w:pPr>
        <w:spacing w:line="480" w:lineRule="auto"/>
        <w:jc w:val="center"/>
      </w:pPr>
      <w:r>
        <w:t>Figure 3.</w:t>
      </w:r>
    </w:p>
    <w:p w14:paraId="5D9B9746" w14:textId="77777777" w:rsidR="00C62B39" w:rsidRPr="002915B7" w:rsidRDefault="003A5D8D" w:rsidP="003F6AB2">
      <w:pPr>
        <w:spacing w:line="480" w:lineRule="auto"/>
        <w:jc w:val="center"/>
      </w:pPr>
      <w:r w:rsidRPr="002915B7">
        <w:rPr>
          <w:noProof/>
        </w:rPr>
        <w:drawing>
          <wp:inline distT="0" distB="0" distL="0" distR="0" wp14:anchorId="2AAD5CE5" wp14:editId="57D179E2">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50748C0" w14:textId="38323C7B" w:rsidR="00C62B39" w:rsidRPr="002915B7" w:rsidRDefault="00181BC6" w:rsidP="003F6AB2">
      <w:pPr>
        <w:pageBreakBefore/>
        <w:spacing w:line="480" w:lineRule="auto"/>
        <w:jc w:val="center"/>
      </w:pPr>
      <w:r>
        <w:t>Figure 4</w:t>
      </w:r>
      <w:r w:rsidR="00C62B39" w:rsidRPr="002915B7">
        <w:t>.</w:t>
      </w:r>
    </w:p>
    <w:p w14:paraId="737EABF0"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1A3DB1E3" wp14:editId="4BDE22B0">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D3A65" w14:textId="77777777" w:rsidR="001410B8" w:rsidRDefault="001410B8"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DB1E3"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4D0D3A65" w14:textId="77777777" w:rsidR="001410B8" w:rsidRDefault="001410B8" w:rsidP="00D97BAB">
                      <w:pPr>
                        <w:jc w:val="center"/>
                      </w:pPr>
                    </w:p>
                  </w:txbxContent>
                </v:textbox>
              </v:rect>
            </w:pict>
          </mc:Fallback>
        </mc:AlternateContent>
      </w:r>
      <w:commentRangeStart w:id="308"/>
      <w:r w:rsidR="00FD2A17" w:rsidRPr="002915B7">
        <w:rPr>
          <w:noProof/>
        </w:rPr>
        <w:drawing>
          <wp:inline distT="0" distB="0" distL="0" distR="0" wp14:anchorId="23E58FE2" wp14:editId="38CD91B1">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308"/>
      <w:r w:rsidR="006700EF" w:rsidRPr="002915B7">
        <w:rPr>
          <w:rStyle w:val="CommentReference"/>
        </w:rPr>
        <w:commentReference w:id="308"/>
      </w:r>
    </w:p>
    <w:p w14:paraId="5D970D3F" w14:textId="77777777" w:rsidR="00C62B39" w:rsidRPr="002915B7" w:rsidRDefault="00C62B39" w:rsidP="003F6AB2">
      <w:pPr>
        <w:spacing w:line="480" w:lineRule="auto"/>
        <w:rPr>
          <w:noProof/>
        </w:rPr>
      </w:pPr>
    </w:p>
    <w:p w14:paraId="06E41BDB" w14:textId="678777E6" w:rsidR="00C62B39" w:rsidRPr="002915B7" w:rsidRDefault="00181BC6" w:rsidP="003F6AB2">
      <w:pPr>
        <w:pageBreakBefore/>
        <w:spacing w:line="480" w:lineRule="auto"/>
        <w:jc w:val="center"/>
      </w:pPr>
      <w:r>
        <w:t>Figure 5</w:t>
      </w:r>
      <w:r w:rsidR="00C62B39" w:rsidRPr="002915B7">
        <w:t>.</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309"/>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309"/>
      <w:r w:rsidR="00B9557B" w:rsidRPr="002915B7">
        <w:rPr>
          <w:rStyle w:val="CommentReference"/>
        </w:rPr>
        <w:commentReference w:id="309"/>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t>Tables</w:t>
      </w:r>
    </w:p>
    <w:p w14:paraId="1626875A" w14:textId="6519CA86"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w:t>
      </w:r>
      <w:ins w:id="310" w:author="Joona Lehtomäki" w:date="2017-06-26T14:32:00Z">
        <w:r w:rsidR="00263A28">
          <w:rPr>
            <w:i w:val="0"/>
            <w:iCs w:val="0"/>
            <w:sz w:val="22"/>
            <w:szCs w:val="22"/>
          </w:rPr>
          <w:t xml:space="preserve">modelled </w:t>
        </w:r>
      </w:ins>
      <w:r w:rsidRPr="002915B7">
        <w:rPr>
          <w:i w:val="0"/>
          <w:iCs w:val="0"/>
          <w:sz w:val="22"/>
          <w:szCs w:val="22"/>
        </w:rPr>
        <w:t>datasets used in the study.</w:t>
      </w:r>
      <w:ins w:id="311" w:author="Joona Lehtomäki" w:date="2017-06-26T14:31:00Z">
        <w:r w:rsidR="00067F82">
          <w:rPr>
            <w:i w:val="0"/>
            <w:iCs w:val="0"/>
            <w:sz w:val="22"/>
            <w:szCs w:val="22"/>
          </w:rPr>
          <w:t xml:space="preserve"> Temporal coverage refers to either a specific year of a range of years for which </w:t>
        </w:r>
      </w:ins>
      <w:ins w:id="312" w:author="Joona Lehtomäki" w:date="2017-06-26T14:32:00Z">
        <w:r w:rsidR="00067F82">
          <w:rPr>
            <w:i w:val="0"/>
            <w:iCs w:val="0"/>
            <w:sz w:val="22"/>
            <w:szCs w:val="22"/>
          </w:rPr>
          <w:t xml:space="preserve">the </w:t>
        </w:r>
        <w:r w:rsidR="00263A28">
          <w:rPr>
            <w:i w:val="0"/>
            <w:iCs w:val="0"/>
            <w:sz w:val="22"/>
            <w:szCs w:val="22"/>
          </w:rPr>
          <w:t xml:space="preserve">model applies to. </w:t>
        </w:r>
      </w:ins>
    </w:p>
    <w:p w14:paraId="5F233A45" w14:textId="13C25AAC" w:rsidR="00E51042" w:rsidRPr="002915B7" w:rsidRDefault="00056D25" w:rsidP="00056D25">
      <w:pPr>
        <w:suppressAutoHyphens w:val="0"/>
        <w:spacing w:line="276" w:lineRule="auto"/>
        <w:textAlignment w:val="auto"/>
      </w:pPr>
      <w:r>
        <w:rPr>
          <w:rFonts w:eastAsia="Times New Roman" w:cs="Calibri"/>
          <w:b/>
          <w:bCs/>
          <w:sz w:val="20"/>
          <w:szCs w:val="20"/>
          <w:lang w:eastAsia="fi-FI"/>
        </w:rPr>
        <w:t>Dataset</w:t>
      </w:r>
      <w:r>
        <w:rPr>
          <w:rFonts w:eastAsia="Times New Roman" w:cs="Calibri"/>
          <w:b/>
          <w:bCs/>
          <w:sz w:val="20"/>
          <w:szCs w:val="20"/>
          <w:lang w:eastAsia="fi-FI"/>
        </w:rPr>
        <w:tab/>
      </w:r>
      <w:r>
        <w:rPr>
          <w:rFonts w:eastAsia="Times New Roman" w:cs="Calibri"/>
          <w:b/>
          <w:bCs/>
          <w:sz w:val="20"/>
          <w:szCs w:val="20"/>
          <w:lang w:eastAsia="fi-FI"/>
        </w:rPr>
        <w:tab/>
      </w:r>
      <w:r w:rsidR="00E51042" w:rsidRPr="002915B7">
        <w:rPr>
          <w:rFonts w:eastAsia="Times New Roman" w:cs="Calibri"/>
          <w:b/>
          <w:bCs/>
          <w:sz w:val="20"/>
          <w:szCs w:val="20"/>
          <w:lang w:eastAsia="fi-FI"/>
        </w:rPr>
        <w:t>Description</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Unit</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 xml:space="preserve">Temporal </w:t>
      </w:r>
      <w:r w:rsidR="00E51042" w:rsidRPr="002915B7">
        <w:rPr>
          <w:rFonts w:eastAsia="Times New Roman" w:cs="Calibri"/>
          <w:b/>
          <w:bCs/>
          <w:sz w:val="20"/>
          <w:szCs w:val="20"/>
          <w:lang w:eastAsia="fi-FI"/>
        </w:rPr>
        <w:tab/>
        <w:t>Source</w:t>
      </w:r>
      <w:r w:rsidR="00E51042" w:rsidRPr="002915B7">
        <w:rPr>
          <w:rFonts w:eastAsia="Times New Roman" w:cs="Calibri"/>
          <w:b/>
          <w:bCs/>
          <w:sz w:val="20"/>
          <w:szCs w:val="20"/>
          <w:lang w:eastAsia="fi-FI"/>
        </w:rPr>
        <w:br/>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coverage</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p>
    <w:p w14:paraId="657F5A35" w14:textId="77777777" w:rsidR="00E51042" w:rsidRPr="002915B7" w:rsidRDefault="00E51042" w:rsidP="00056D25">
      <w:pPr>
        <w:suppressAutoHyphens w:val="0"/>
        <w:spacing w:line="276" w:lineRule="auto"/>
        <w:textAlignment w:val="auto"/>
      </w:pPr>
      <w:r w:rsidRPr="002915B7">
        <w:rPr>
          <w:rFonts w:eastAsia="Times New Roman" w:cs="Calibri"/>
          <w:b/>
          <w:bCs/>
          <w:sz w:val="20"/>
          <w:szCs w:val="20"/>
          <w:lang w:eastAsia="fi-FI"/>
        </w:rPr>
        <w:t>Ecosystem services</w:t>
      </w:r>
    </w:p>
    <w:p w14:paraId="61B487BB" w14:textId="398BB13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00EE6E56" w:rsidRPr="002915B7">
        <w:rPr>
          <w:rFonts w:eastAsia="Times New Roman" w:cs="Calibri"/>
          <w:color w:val="000000"/>
          <w:sz w:val="18"/>
          <w:szCs w:val="18"/>
          <w:lang w:eastAsia="fi-FI"/>
        </w:rPr>
        <w:t>balance</w:t>
      </w:r>
      <w:r w:rsidRPr="002915B7">
        <w:rPr>
          <w:rFonts w:eastAsia="Times New Roman" w:cs="Calibri"/>
          <w:color w:val="000000"/>
          <w:sz w:val="18"/>
          <w:szCs w:val="18"/>
          <w:lang w:eastAsia="fi-FI"/>
        </w:rPr>
        <w:tab/>
      </w:r>
      <w:r w:rsidR="00720679" w:rsidRPr="002915B7">
        <w:rPr>
          <w:rFonts w:eastAsia="Times New Roman" w:cs="Calibri"/>
          <w:color w:val="000000"/>
          <w:sz w:val="18"/>
          <w:szCs w:val="18"/>
          <w:lang w:eastAsia="fi-FI"/>
        </w:rPr>
        <w:t>to land</w:t>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6B52E7FE" w:rsidR="00E51042" w:rsidRPr="002915B7" w:rsidRDefault="00E51042" w:rsidP="00056D25">
      <w:pPr>
        <w:suppressAutoHyphens w:val="0"/>
        <w:spacing w:line="276"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0204BD45" w:rsidR="00E51042" w:rsidRPr="00056D25" w:rsidRDefault="00020A32" w:rsidP="00056D25">
      <w:pPr>
        <w:suppressAutoHyphens w:val="0"/>
        <w:spacing w:line="276" w:lineRule="auto"/>
        <w:textAlignment w:val="auto"/>
        <w:rPr>
          <w:rFonts w:eastAsia="Times New Roman" w:cs="Calibri"/>
          <w:color w:val="000000"/>
          <w:sz w:val="18"/>
          <w:szCs w:val="18"/>
          <w:lang w:eastAsia="fi-FI"/>
        </w:rPr>
      </w:pPr>
      <w:r>
        <w:rPr>
          <w:rFonts w:eastAsia="Times New Roman" w:cs="Calibri"/>
          <w:sz w:val="18"/>
          <w:szCs w:val="18"/>
          <w:lang w:eastAsia="fi-FI"/>
        </w:rPr>
        <w:br/>
      </w:r>
      <w:r w:rsidR="00E51042" w:rsidRPr="002915B7">
        <w:rPr>
          <w:rFonts w:eastAsia="Times New Roman" w:cs="Calibri"/>
          <w:sz w:val="18"/>
          <w:szCs w:val="18"/>
          <w:lang w:eastAsia="fi-FI"/>
        </w:rPr>
        <w:t xml:space="preserve">Erosion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 xml:space="preserve">Protection of land cover against </w:t>
      </w:r>
      <w:r w:rsidR="00EE6E56" w:rsidRPr="002915B7">
        <w:rPr>
          <w:rFonts w:eastAsia="Times New Roman" w:cs="Calibri"/>
          <w:color w:val="000000"/>
          <w:sz w:val="18"/>
          <w:szCs w:val="18"/>
          <w:lang w:eastAsia="fi-FI"/>
        </w:rPr>
        <w:t>erosion</w:t>
      </w:r>
      <w:r w:rsidR="00720679">
        <w:rPr>
          <w:rFonts w:eastAsia="Times New Roman" w:cs="Calibri"/>
          <w:color w:val="000000"/>
          <w:sz w:val="18"/>
          <w:szCs w:val="18"/>
          <w:lang w:eastAsia="fi-FI"/>
        </w:rPr>
        <w:t xml:space="preserve"> </w:t>
      </w:r>
      <w:r w:rsidR="00720679" w:rsidRPr="002915B7">
        <w:rPr>
          <w:rFonts w:eastAsia="Times New Roman" w:cs="Calibri"/>
          <w:color w:val="000000"/>
          <w:sz w:val="18"/>
          <w:szCs w:val="18"/>
          <w:lang w:eastAsia="fi-FI"/>
        </w:rPr>
        <w:t>in</w:t>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 xml:space="preserve">Ton / ha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r w:rsidR="00E51042" w:rsidRPr="002915B7">
        <w:rPr>
          <w:rFonts w:eastAsia="Times New Roman" w:cs="Calibri"/>
          <w:color w:val="000000"/>
          <w:sz w:val="18"/>
          <w:szCs w:val="18"/>
          <w:lang w:eastAsia="fi-FI"/>
        </w:rPr>
        <w:t>2000 – 2030</w:t>
      </w:r>
      <w:r w:rsidR="00E51042" w:rsidRPr="002915B7">
        <w:rPr>
          <w:rFonts w:eastAsia="Times New Roman" w:cs="Calibri"/>
          <w:color w:val="000000"/>
          <w:sz w:val="18"/>
          <w:szCs w:val="18"/>
          <w:lang w:eastAsia="fi-FI"/>
        </w:rPr>
        <w:tab/>
        <w:t xml:space="preserve">Pérez-Soba </w:t>
      </w:r>
      <w:r w:rsidR="00E51042" w:rsidRPr="002915B7">
        <w:rPr>
          <w:rFonts w:eastAsia="Times New Roman" w:cs="Calibri"/>
          <w:sz w:val="18"/>
          <w:szCs w:val="18"/>
          <w:lang w:eastAsia="fi-FI"/>
        </w:rPr>
        <w:br/>
        <w:t>prevention</w:t>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erosion prone areas.</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 xml:space="preserve">et al. </w:t>
      </w:r>
      <w:r w:rsidR="00E51042" w:rsidRPr="002915B7">
        <w:rPr>
          <w:rFonts w:eastAsia="Times New Roman" w:cs="Calibri"/>
          <w:color w:val="000000"/>
          <w:sz w:val="18"/>
          <w:szCs w:val="18"/>
          <w:lang w:eastAsia="fi-FI"/>
        </w:rPr>
        <w:fldChar w:fldCharType="begin"/>
      </w:r>
      <w:r w:rsidR="00E51042" w:rsidRPr="002915B7">
        <w:rPr>
          <w:rFonts w:eastAsia="Times New Roman" w:cs="Calibri"/>
          <w:color w:val="000000"/>
          <w:sz w:val="18"/>
          <w:szCs w:val="18"/>
          <w:lang w:eastAsia="fi-FI"/>
        </w:rPr>
        <w:fldChar w:fldCharType="separate"/>
      </w:r>
      <w:r w:rsidR="00E51042" w:rsidRPr="002915B7">
        <w:rPr>
          <w:rFonts w:eastAsia="Times New Roman" w:cs="Calibri"/>
          <w:noProof/>
          <w:color w:val="000000"/>
          <w:sz w:val="18"/>
          <w:szCs w:val="18"/>
          <w:lang w:eastAsia="fi-FI"/>
        </w:rPr>
        <w:t>(2010)</w:t>
      </w:r>
      <w:r w:rsidR="00E51042" w:rsidRPr="002915B7">
        <w:rPr>
          <w:rFonts w:eastAsia="Times New Roman" w:cs="Calibri"/>
          <w:color w:val="000000"/>
          <w:sz w:val="18"/>
          <w:szCs w:val="18"/>
          <w:lang w:eastAsia="fi-FI"/>
        </w:rPr>
        <w:fldChar w:fldCharType="end"/>
      </w:r>
    </w:p>
    <w:p w14:paraId="4F8AE9DC" w14:textId="44E777E6" w:rsidR="00E51042" w:rsidRPr="002915B7" w:rsidRDefault="00020A32" w:rsidP="00056D25">
      <w:pPr>
        <w:suppressAutoHyphens w:val="0"/>
        <w:spacing w:line="276" w:lineRule="auto"/>
        <w:textAlignment w:val="auto"/>
      </w:pPr>
      <w:r>
        <w:rPr>
          <w:rFonts w:eastAsia="Times New Roman" w:cs="Calibri"/>
          <w:sz w:val="18"/>
          <w:szCs w:val="18"/>
          <w:lang w:eastAsia="fi-FI"/>
        </w:rPr>
        <w:br/>
      </w:r>
      <w:r w:rsidR="00E51042" w:rsidRPr="002915B7">
        <w:rPr>
          <w:rFonts w:eastAsia="Times New Roman" w:cs="Calibri"/>
          <w:sz w:val="18"/>
          <w:szCs w:val="18"/>
          <w:lang w:eastAsia="fi-FI"/>
        </w:rPr>
        <w:t xml:space="preserve">Flood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Water retention capacity.</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Index (relative flood flows)</w:t>
      </w:r>
      <w:r w:rsidR="00E51042" w:rsidRPr="002915B7">
        <w:rPr>
          <w:rFonts w:eastAsia="Times New Roman" w:cs="Calibri"/>
          <w:color w:val="000000"/>
          <w:sz w:val="18"/>
          <w:szCs w:val="18"/>
          <w:lang w:eastAsia="fi-FI"/>
        </w:rPr>
        <w:tab/>
        <w:t>2007 – 2011</w:t>
      </w:r>
      <w:r w:rsidR="00E51042" w:rsidRPr="002915B7">
        <w:rPr>
          <w:rFonts w:eastAsia="Times New Roman" w:cs="Calibri"/>
          <w:color w:val="000000"/>
          <w:sz w:val="18"/>
          <w:szCs w:val="18"/>
          <w:lang w:eastAsia="fi-FI"/>
        </w:rPr>
        <w:tab/>
        <w:t>Stürck et al.</w:t>
      </w:r>
      <w:r w:rsidR="00E51042" w:rsidRPr="002915B7">
        <w:rPr>
          <w:rFonts w:eastAsia="Times New Roman" w:cs="Calibri"/>
          <w:sz w:val="18"/>
          <w:szCs w:val="18"/>
          <w:lang w:eastAsia="fi-FI"/>
        </w:rPr>
        <w:br/>
        <w:t>regulation</w:t>
      </w:r>
      <w:r w:rsidR="00E51042" w:rsidRPr="002915B7">
        <w:rPr>
          <w:rFonts w:eastAsia="Times New Roman" w:cs="Calibri"/>
          <w:color w:val="000000"/>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82253D">
        <w:rPr>
          <w:rFonts w:eastAsia="Times New Roman" w:cs="Calibri"/>
          <w:sz w:val="18"/>
          <w:szCs w:val="18"/>
          <w:lang w:eastAsia="fi-FI"/>
        </w:rPr>
        <w:tab/>
      </w:r>
      <w:r w:rsidR="00E51042" w:rsidRPr="002915B7">
        <w:rPr>
          <w:rFonts w:eastAsia="Times New Roman" w:cs="Calibri"/>
          <w:color w:val="000000"/>
          <w:sz w:val="18"/>
          <w:szCs w:val="18"/>
          <w:lang w:eastAsia="fi-FI"/>
        </w:rPr>
        <w:t xml:space="preserve">regulation of land use and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2014)</w:t>
      </w:r>
    </w:p>
    <w:p w14:paraId="1F3A8DB1" w14:textId="0D0ACA24" w:rsidR="00E51042" w:rsidRPr="002915B7" w:rsidRDefault="00E51042" w:rsidP="00056D25">
      <w:pPr>
        <w:suppressAutoHyphens w:val="0"/>
        <w:spacing w:line="276"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F115586" w14:textId="11F168B2"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to</w:t>
      </w:r>
      <w:r w:rsidRPr="002915B7">
        <w:rPr>
          <w:rFonts w:eastAsia="Times New Roman" w:cs="Calibri"/>
          <w:sz w:val="18"/>
          <w:szCs w:val="18"/>
          <w:lang w:eastAsia="fi-FI"/>
        </w:rPr>
        <w:tab/>
      </w:r>
      <w:r w:rsidR="00080DB9" w:rsidRPr="002915B7">
        <w:rPr>
          <w:rFonts w:eastAsia="Times New Roman" w:cs="Calibri"/>
          <w:sz w:val="18"/>
          <w:szCs w:val="18"/>
          <w:lang w:eastAsia="fi-FI"/>
        </w:rPr>
        <w:t>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t xml:space="preserve">the spatial distribution of </w:t>
      </w:r>
      <w:r w:rsidR="00080DB9"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t>(2017</w:t>
      </w:r>
      <w:r w:rsidRPr="002915B7">
        <w:rPr>
          <w:rFonts w:eastAsia="Times New Roman" w:cs="Calibri"/>
          <w:sz w:val="18"/>
          <w:szCs w:val="18"/>
          <w:lang w:eastAsia="fi-FI"/>
        </w:rPr>
        <w:t>)</w:t>
      </w:r>
      <w:r w:rsidRPr="002915B7">
        <w:rPr>
          <w:rFonts w:eastAsia="Times New Roman" w:cs="Calibri"/>
          <w:sz w:val="18"/>
          <w:szCs w:val="18"/>
          <w:lang w:eastAsia="fi-FI"/>
        </w:rPr>
        <w:br/>
        <w:t>landscapes</w:t>
      </w:r>
      <w:r w:rsidRPr="002915B7">
        <w:rPr>
          <w:rFonts w:eastAsia="Times New Roman" w:cs="Calibri"/>
          <w:sz w:val="18"/>
          <w:szCs w:val="18"/>
          <w:lang w:eastAsia="fi-FI"/>
        </w:rPr>
        <w:tab/>
        <w:t>heritage index</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 xml:space="preserve">scores in agricultural land. </w:t>
      </w:r>
      <w:r w:rsidR="00080DB9" w:rsidRPr="002915B7">
        <w:rPr>
          <w:rFonts w:eastAsia="Times New Roman" w:cs="Calibri"/>
          <w:sz w:val="18"/>
          <w:szCs w:val="18"/>
          <w:lang w:eastAsia="fi-FI"/>
        </w:rPr>
        <w:tab/>
      </w:r>
      <w:r w:rsidRPr="002915B7">
        <w:rPr>
          <w:rFonts w:eastAsia="Times New Roman" w:cs="Calibri"/>
          <w:sz w:val="18"/>
          <w:szCs w:val="18"/>
          <w:lang w:eastAsia="fi-FI"/>
        </w:rPr>
        <w:br/>
      </w:r>
    </w:p>
    <w:p w14:paraId="12F927D0" w14:textId="1D6847DA"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2F3514">
        <w:rPr>
          <w:rFonts w:eastAsia="Times New Roman" w:cs="Calibri"/>
          <w:sz w:val="18"/>
          <w:szCs w:val="18"/>
          <w:lang w:eastAsia="fi-FI"/>
        </w:rPr>
        <w:t xml:space="preserve"> </w:t>
      </w:r>
      <w:r w:rsidR="002F3514" w:rsidRPr="002915B7">
        <w:rPr>
          <w:rFonts w:eastAsia="Times New Roman" w:cs="Calibri"/>
          <w:sz w:val="18"/>
          <w:szCs w:val="18"/>
          <w:lang w:eastAsia="fi-FI"/>
        </w:rPr>
        <w:t>to 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r>
      <w:r w:rsidR="00020A32" w:rsidRPr="002915B7">
        <w:rPr>
          <w:rFonts w:eastAsia="Times New Roman" w:cs="Calibri"/>
          <w:sz w:val="18"/>
          <w:szCs w:val="18"/>
          <w:lang w:eastAsia="fi-FI"/>
        </w:rPr>
        <w:t>forests</w:t>
      </w:r>
      <w:r w:rsidRPr="002915B7">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t xml:space="preserve">the spatial distribution of </w:t>
      </w:r>
      <w:r w:rsidR="002F3514"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w:t>
      </w:r>
      <w:r w:rsidR="0082253D">
        <w:rPr>
          <w:rFonts w:eastAsia="Times New Roman" w:cs="Calibri"/>
          <w:sz w:val="18"/>
          <w:szCs w:val="18"/>
          <w:lang w:eastAsia="fi-FI"/>
        </w:rPr>
        <w:t>2017</w:t>
      </w:r>
      <w:r w:rsidRPr="002915B7">
        <w:rPr>
          <w:rFonts w:eastAsia="Times New Roman" w:cs="Calibri"/>
          <w:sz w:val="18"/>
          <w:szCs w:val="18"/>
          <w:lang w:eastAsia="fi-FI"/>
        </w:rPr>
        <w:t>)</w:t>
      </w:r>
      <w:r w:rsidRPr="002915B7">
        <w:rPr>
          <w:rFonts w:eastAsia="Times New Roman" w:cs="Calibri"/>
          <w:sz w:val="18"/>
          <w:szCs w:val="18"/>
          <w:lang w:eastAsia="fi-FI"/>
        </w:rPr>
        <w:tab/>
      </w:r>
      <w:r w:rsidR="00020A32">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heritage index</w:t>
      </w:r>
      <w:r w:rsidR="002F3514" w:rsidRPr="002F3514">
        <w:rPr>
          <w:rFonts w:eastAsia="Times New Roman" w:cs="Calibri"/>
          <w:sz w:val="18"/>
          <w:szCs w:val="18"/>
          <w:lang w:eastAsia="fi-FI"/>
        </w:rPr>
        <w:t xml:space="preserve"> </w:t>
      </w:r>
      <w:r w:rsidR="002F3514">
        <w:rPr>
          <w:rFonts w:eastAsia="Times New Roman" w:cs="Calibri"/>
          <w:sz w:val="18"/>
          <w:szCs w:val="18"/>
          <w:lang w:eastAsia="fi-FI"/>
        </w:rPr>
        <w:t>scores in forests.</w:t>
      </w:r>
      <w:r w:rsidRPr="002915B7">
        <w:rPr>
          <w:rFonts w:eastAsia="Times New Roman" w:cs="Calibri"/>
          <w:sz w:val="18"/>
          <w:szCs w:val="18"/>
          <w:lang w:eastAsia="fi-FI"/>
        </w:rPr>
        <w:br/>
      </w:r>
    </w:p>
    <w:p w14:paraId="7B7914E6" w14:textId="0648017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 xml:space="preserve">Unmanaged pollinators that live in </w:t>
      </w:r>
      <w:r w:rsidR="00AB2189" w:rsidRPr="002915B7">
        <w:rPr>
          <w:rFonts w:eastAsia="Times New Roman" w:cs="Calibri"/>
          <w:sz w:val="18"/>
          <w:szCs w:val="18"/>
          <w:lang w:eastAsia="fi-FI"/>
        </w:rPr>
        <w:t>suitable</w:t>
      </w:r>
      <w:r w:rsidR="0082253D">
        <w:rPr>
          <w:rFonts w:eastAsia="Times New Roman" w:cs="Calibri"/>
          <w:sz w:val="18"/>
          <w:szCs w:val="18"/>
          <w:lang w:eastAsia="fi-FI"/>
        </w:rPr>
        <w:tab/>
      </w:r>
      <w:r w:rsidRPr="002915B7">
        <w:rPr>
          <w:rFonts w:eastAsia="Times New Roman" w:cs="Calibri"/>
          <w:sz w:val="18"/>
          <w:szCs w:val="18"/>
          <w:lang w:eastAsia="fi-FI"/>
        </w:rPr>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5DF3A3A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natural and semi-natural </w:t>
      </w:r>
      <w:r w:rsidR="00AB2189" w:rsidRPr="002915B7">
        <w:rPr>
          <w:rFonts w:eastAsia="Times New Roman" w:cs="Calibri"/>
          <w:sz w:val="18"/>
          <w:szCs w:val="18"/>
          <w:lang w:eastAsia="fi-FI"/>
        </w:rPr>
        <w:t>habitats provide</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010D2D4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pollination services </w:t>
      </w:r>
      <w:r w:rsidR="00AB2189" w:rsidRPr="002915B7">
        <w:rPr>
          <w:rFonts w:eastAsia="Times New Roman" w:cs="Calibri"/>
          <w:sz w:val="18"/>
          <w:szCs w:val="18"/>
          <w:lang w:eastAsia="fi-FI"/>
        </w:rPr>
        <w:t>especially to near</w:t>
      </w:r>
      <w:r w:rsidR="00A162F9">
        <w:rPr>
          <w:rFonts w:eastAsia="Times New Roman" w:cs="Calibri"/>
          <w:sz w:val="18"/>
          <w:szCs w:val="18"/>
          <w:lang w:eastAsia="fi-FI"/>
        </w:rPr>
        <w:tab/>
      </w:r>
      <w:r w:rsidR="00AB2189" w:rsidRPr="002915B7">
        <w:rPr>
          <w:rFonts w:eastAsia="Times New Roman" w:cs="Calibri"/>
          <w:sz w:val="18"/>
          <w:szCs w:val="18"/>
          <w:lang w:eastAsia="fi-FI"/>
        </w:rPr>
        <w:tab/>
      </w:r>
      <w:r w:rsidRPr="002915B7">
        <w:rPr>
          <w:rFonts w:eastAsia="Times New Roman" w:cs="Calibri"/>
          <w:sz w:val="18"/>
          <w:szCs w:val="18"/>
          <w:lang w:eastAsia="fi-FI"/>
        </w:rPr>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00A162F9" w:rsidRPr="002915B7">
        <w:rPr>
          <w:rFonts w:eastAsia="Times New Roman" w:cs="Calibri"/>
          <w:sz w:val="18"/>
          <w:szCs w:val="18"/>
          <w:lang w:eastAsia="fi-FI"/>
        </w:rPr>
        <w:t>croplands.</w:t>
      </w:r>
      <w:r w:rsidRPr="002915B7">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Pr="002915B7">
        <w:rPr>
          <w:rFonts w:eastAsia="Times New Roman" w:cs="Calibri"/>
          <w:sz w:val="18"/>
          <w:szCs w:val="18"/>
          <w:lang w:eastAsia="fi-FI"/>
        </w:rPr>
        <w:t xml:space="preserve">area and the total benefiting </w:t>
      </w:r>
    </w:p>
    <w:p w14:paraId="6BDC8B24" w14:textId="0DA984BF"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reas)</w:t>
      </w:r>
      <w:r w:rsidRPr="002915B7">
        <w:rPr>
          <w:rFonts w:eastAsia="Times New Roman" w:cs="Calibri"/>
          <w:sz w:val="18"/>
          <w:szCs w:val="18"/>
          <w:lang w:eastAsia="fi-FI"/>
        </w:rPr>
        <w:br/>
      </w:r>
    </w:p>
    <w:p w14:paraId="06D2CD22" w14:textId="7999A299"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Supply of assets for tourism</w:t>
      </w:r>
      <w:r w:rsidR="0018130F">
        <w:rPr>
          <w:rFonts w:eastAsia="Times New Roman" w:cs="Calibri"/>
          <w:sz w:val="18"/>
          <w:szCs w:val="18"/>
          <w:lang w:eastAsia="fi-FI"/>
        </w:rPr>
        <w:t xml:space="preserve"> </w:t>
      </w:r>
      <w:r w:rsidR="0018130F" w:rsidRPr="002915B7">
        <w:rPr>
          <w:rFonts w:eastAsia="Times New Roman" w:cs="Calibri"/>
          <w:sz w:val="18"/>
          <w:szCs w:val="18"/>
          <w:lang w:eastAsia="fi-FI"/>
        </w:rPr>
        <w:t>supported by</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4C8F775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0018130F">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2F06948B"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t>mushrooms and game (supply) and</w:t>
      </w:r>
      <w:r w:rsidR="0067059C">
        <w:rPr>
          <w:rFonts w:eastAsia="Times New Roman" w:cs="Calibri"/>
          <w:sz w:val="18"/>
          <w:szCs w:val="18"/>
          <w:lang w:eastAsia="fi-FI"/>
        </w:rPr>
        <w:t xml:space="preserve"> </w:t>
      </w:r>
      <w:r w:rsidR="0067059C" w:rsidRPr="002915B7">
        <w:rPr>
          <w:rFonts w:eastAsia="Times New Roman" w:cs="Calibri"/>
          <w:sz w:val="18"/>
          <w:szCs w:val="18"/>
          <w:lang w:eastAsia="fi-FI"/>
        </w:rPr>
        <w:t>dem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2974F97D"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of wild food.</w:t>
      </w:r>
      <w:r w:rsidRPr="002915B7">
        <w:rPr>
          <w:rFonts w:eastAsia="Times New Roman" w:cs="Calibri"/>
          <w:sz w:val="18"/>
          <w:szCs w:val="18"/>
          <w:lang w:eastAsia="fi-FI"/>
        </w:rPr>
        <w:br/>
      </w:r>
    </w:p>
    <w:p w14:paraId="7FCE50DD" w14:textId="6E04A42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 xml:space="preserve">High-resolution wood production </w:t>
      </w:r>
      <w:r w:rsidR="009D0F6E" w:rsidRPr="002915B7">
        <w:rPr>
          <w:rFonts w:eastAsia="Times New Roman" w:cs="Calibri"/>
          <w:sz w:val="18"/>
          <w:szCs w:val="18"/>
          <w:lang w:eastAsia="fi-FI"/>
        </w:rPr>
        <w:t>maps for</w:t>
      </w:r>
      <w:r w:rsidR="0082253D">
        <w:rPr>
          <w:rFonts w:eastAsia="Times New Roman" w:cs="Calibri"/>
          <w:sz w:val="18"/>
          <w:szCs w:val="18"/>
          <w:lang w:eastAsia="fi-FI"/>
        </w:rPr>
        <w:tab/>
      </w:r>
      <w:r w:rsidRPr="002915B7">
        <w:rPr>
          <w:rFonts w:eastAsia="Times New Roman" w:cs="Calibri"/>
          <w:sz w:val="18"/>
          <w:szCs w:val="18"/>
          <w:lang w:eastAsia="fi-FI"/>
        </w:rPr>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w:t>
      </w:r>
      <w:r w:rsidR="0082253D">
        <w:rPr>
          <w:rFonts w:eastAsia="Times New Roman" w:cs="Calibri"/>
          <w:sz w:val="18"/>
          <w:szCs w:val="18"/>
          <w:lang w:eastAsia="fi-FI"/>
        </w:rPr>
        <w:t>cel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t>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726869">
        <w:rPr>
          <w:rFonts w:eastAsia="Times New Roman" w:cs="Calibri"/>
          <w:sz w:val="18"/>
          <w:szCs w:val="18"/>
          <w:lang w:eastAsia="fi-FI"/>
        </w:rPr>
        <w:tab/>
      </w:r>
      <w:r w:rsidRPr="002915B7">
        <w:rPr>
          <w:rFonts w:eastAsia="Times New Roman" w:cs="Calibri"/>
          <w:sz w:val="18"/>
          <w:szCs w:val="18"/>
          <w:lang w:eastAsia="fi-FI"/>
        </w:rPr>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056D25">
      <w:pPr>
        <w:suppressAutoHyphens w:val="0"/>
        <w:spacing w:line="276" w:lineRule="auto"/>
        <w:textAlignment w:val="auto"/>
      </w:pPr>
      <w:r w:rsidRPr="002915B7">
        <w:rPr>
          <w:rFonts w:eastAsia="Times New Roman" w:cs="Calibri"/>
          <w:b/>
          <w:bCs/>
          <w:sz w:val="18"/>
          <w:szCs w:val="18"/>
          <w:lang w:eastAsia="fi-FI"/>
        </w:rPr>
        <w:t>Biodiversity features</w:t>
      </w:r>
    </w:p>
    <w:p w14:paraId="2D80E1D0" w14:textId="27F8157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r>
      <w:r w:rsidR="00B77EE6">
        <w:rPr>
          <w:rFonts w:eastAsia="Times New Roman" w:cs="Calibri"/>
          <w:sz w:val="18"/>
          <w:szCs w:val="18"/>
          <w:lang w:eastAsia="fi-FI"/>
        </w:rPr>
        <w:t xml:space="preserve">Species-specific expert-based </w:t>
      </w:r>
      <w:r w:rsidR="00B77EE6" w:rsidRPr="002915B7">
        <w:rPr>
          <w:rFonts w:eastAsia="Times New Roman" w:cs="Calibri"/>
          <w:sz w:val="18"/>
          <w:szCs w:val="18"/>
          <w:lang w:eastAsia="fi-FI"/>
        </w:rPr>
        <w:t>distribution</w:t>
      </w:r>
      <w:r w:rsidR="0082253D">
        <w:rPr>
          <w:rFonts w:eastAsia="Times New Roman" w:cs="Calibri"/>
          <w:sz w:val="18"/>
          <w:szCs w:val="18"/>
          <w:lang w:eastAsia="fi-FI"/>
        </w:rPr>
        <w:tab/>
      </w:r>
      <w:r w:rsidRPr="002915B7">
        <w:rPr>
          <w:rFonts w:eastAsia="Times New Roman" w:cs="Calibri"/>
          <w:sz w:val="18"/>
          <w:szCs w:val="18"/>
          <w:lang w:eastAsia="fi-FI"/>
        </w:rPr>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3549E2D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t xml:space="preserve">models for 164 mammal, </w:t>
      </w:r>
      <w:r w:rsidR="00B77EE6" w:rsidRPr="002915B7">
        <w:rPr>
          <w:rFonts w:eastAsia="Times New Roman" w:cs="Calibri"/>
          <w:sz w:val="18"/>
          <w:szCs w:val="18"/>
          <w:lang w:eastAsia="fi-FI"/>
        </w:rPr>
        <w:t>404 bird,</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602408CE"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t xml:space="preserve">83 amphibian, and 112 </w:t>
      </w:r>
      <w:r w:rsidR="00B77EE6" w:rsidRPr="002915B7">
        <w:rPr>
          <w:rFonts w:eastAsia="Times New Roman" w:cs="Calibri"/>
          <w:sz w:val="18"/>
          <w:szCs w:val="18"/>
          <w:lang w:eastAsia="fi-FI"/>
        </w:rPr>
        <w:t>reptile species.</w:t>
      </w:r>
      <w:r w:rsidRPr="002915B7">
        <w:rPr>
          <w:rFonts w:eastAsia="Times New Roman" w:cs="Calibri"/>
          <w:sz w:val="18"/>
          <w:szCs w:val="18"/>
          <w:lang w:eastAsia="fi-FI"/>
        </w:rPr>
        <w:tab/>
      </w:r>
      <w:r w:rsidR="00A439DC">
        <w:rPr>
          <w:rFonts w:eastAsia="Times New Roman" w:cs="Calibri"/>
          <w:sz w:val="18"/>
          <w:szCs w:val="18"/>
          <w:lang w:eastAsia="fi-FI"/>
        </w:rPr>
        <w:tab/>
      </w:r>
      <w:r w:rsidRPr="002915B7">
        <w:rPr>
          <w:rFonts w:eastAsia="Times New Roman" w:cs="Calibri"/>
          <w:sz w:val="18"/>
          <w:szCs w:val="18"/>
          <w:lang w:eastAsia="fi-FI"/>
        </w:rPr>
        <w:t>habitat)</w:t>
      </w:r>
    </w:p>
    <w:p w14:paraId="4057E9F7" w14:textId="05E890D7" w:rsidR="00F34710" w:rsidRPr="002915B7" w:rsidRDefault="00E51042" w:rsidP="00B77EE6">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See Table S1 for a </w:t>
      </w:r>
      <w:r w:rsidR="00B77EE6" w:rsidRPr="002915B7">
        <w:rPr>
          <w:rFonts w:eastAsia="Times New Roman" w:cs="Calibri"/>
          <w:sz w:val="18"/>
          <w:szCs w:val="18"/>
          <w:lang w:eastAsia="fi-FI"/>
        </w:rPr>
        <w:t>complete listing.</w:t>
      </w:r>
    </w:p>
    <w:p w14:paraId="07B77F20" w14:textId="62B7D652" w:rsidR="00F34710" w:rsidRPr="002915B7" w:rsidRDefault="00F34710" w:rsidP="003F6AB2">
      <w:pPr>
        <w:suppressAutoHyphens w:val="0"/>
        <w:spacing w:line="480" w:lineRule="auto"/>
        <w:textAlignment w:val="auto"/>
      </w:pPr>
      <w:r w:rsidRPr="002915B7">
        <w:rPr>
          <w:b/>
        </w:rPr>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 xml:space="preserve">Fig. </w:t>
      </w:r>
      <w:ins w:id="313" w:author="Joona Lehtomäki" w:date="2017-06-26T14:33:00Z">
        <w:r w:rsidR="00313E68">
          <w:rPr>
            <w:b/>
          </w:rPr>
          <w:t>5</w:t>
        </w:r>
      </w:ins>
      <w:del w:id="314" w:author="Joona Lehtomäki" w:date="2017-06-26T14:33:00Z">
        <w:r w:rsidR="00FE24AA" w:rsidRPr="002915B7" w:rsidDel="00313E68">
          <w:rPr>
            <w:b/>
          </w:rPr>
          <w:delText>6</w:delText>
        </w:r>
      </w:del>
      <w:r w:rsidR="00FE24AA" w:rsidRPr="002915B7">
        <w:t>)</w:t>
      </w:r>
      <w:r w:rsidRPr="002915B7">
        <w:t xml:space="preserve">. </w:t>
      </w:r>
      <w:r w:rsidR="00572A8F" w:rsidRPr="002915B7">
        <w:t xml:space="preserve">Prioritizations are based on both feature groups (ALL), but statistics are also reported for </w:t>
      </w:r>
      <w:del w:id="315" w:author="Joona Lehtomäki" w:date="2017-06-26T14:33:00Z">
        <w:r w:rsidR="00572A8F" w:rsidRPr="002915B7" w:rsidDel="00313E68">
          <w:delText xml:space="preserve">both </w:delText>
        </w:r>
      </w:del>
      <w:ins w:id="316" w:author="Joona Lehtomäki" w:date="2017-06-26T14:33:00Z">
        <w:r w:rsidR="00313E68">
          <w:t>each</w:t>
        </w:r>
        <w:r w:rsidR="00313E68" w:rsidRPr="002915B7">
          <w:t xml:space="preserve"> </w:t>
        </w:r>
      </w:ins>
      <w:r w:rsidR="00572A8F" w:rsidRPr="002915B7">
        <w:t xml:space="preserve">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00491185" w:rsidR="0027137B" w:rsidRDefault="0027137B" w:rsidP="003F6AB2">
      <w:pPr>
        <w:spacing w:line="480" w:lineRule="auto"/>
      </w:pPr>
    </w:p>
    <w:p w14:paraId="1CFA7E42" w14:textId="2E687DD9" w:rsidR="00651505" w:rsidRDefault="00651505" w:rsidP="00651505">
      <w:pPr>
        <w:suppressAutoHyphens w:val="0"/>
        <w:spacing w:line="240" w:lineRule="auto"/>
        <w:jc w:val="center"/>
        <w:textAlignment w:val="auto"/>
      </w:pPr>
      <w:r w:rsidRPr="002915B7">
        <w:rPr>
          <w:noProof/>
        </w:rPr>
        <w:drawing>
          <wp:inline distT="0" distB="0" distL="0" distR="0" wp14:anchorId="60390D07" wp14:editId="74BE5085">
            <wp:extent cx="4580890" cy="5344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inline>
        </w:drawing>
      </w:r>
    </w:p>
    <w:p w14:paraId="15995981" w14:textId="61540AD9" w:rsidR="00D804FC" w:rsidRPr="002915B7" w:rsidRDefault="00D804FC" w:rsidP="00D804FC">
      <w:pPr>
        <w:spacing w:line="480" w:lineRule="auto"/>
        <w:ind w:left="1418"/>
      </w:pPr>
      <w:r>
        <w:rPr>
          <w:b/>
          <w:color w:val="000000"/>
        </w:rPr>
        <w:t>Figure S1</w:t>
      </w:r>
      <w:r w:rsidRPr="002915B7">
        <w:rPr>
          <w:b/>
          <w:color w:val="000000"/>
        </w:rPr>
        <w:t xml:space="preserve">. </w:t>
      </w:r>
      <w:r w:rsidRPr="002915B7">
        <w:rPr>
          <w:bCs/>
        </w:rPr>
        <w:t>The 25 European countries included in the study</w:t>
      </w:r>
      <w:r>
        <w:rPr>
          <w:bCs/>
        </w:rPr>
        <w:t>.</w:t>
      </w:r>
    </w:p>
    <w:p w14:paraId="3F42F872" w14:textId="77777777" w:rsidR="00651505" w:rsidRPr="002915B7" w:rsidRDefault="00651505" w:rsidP="003F6AB2">
      <w:pPr>
        <w:spacing w:line="480" w:lineRule="auto"/>
      </w:pPr>
    </w:p>
    <w:p w14:paraId="069DB4FC" w14:textId="2D3042F2" w:rsidR="00D804FC" w:rsidRDefault="00D804FC">
      <w:pPr>
        <w:suppressAutoHyphens w:val="0"/>
        <w:spacing w:line="240" w:lineRule="auto"/>
        <w:textAlignment w:val="auto"/>
      </w:pPr>
      <w:r>
        <w:br w:type="page"/>
      </w:r>
    </w:p>
    <w:p w14:paraId="17026AA1" w14:textId="65B90911" w:rsidR="0027137B" w:rsidRPr="002915B7" w:rsidRDefault="00651505" w:rsidP="003F6AB2">
      <w:pPr>
        <w:spacing w:line="480" w:lineRule="auto"/>
        <w:jc w:val="center"/>
      </w:pPr>
      <w:r>
        <w:t>Figure S2</w:t>
      </w:r>
      <w:r w:rsidR="0027137B" w:rsidRPr="002915B7">
        <w:t>.</w:t>
      </w:r>
    </w:p>
    <w:p w14:paraId="52C14E53" w14:textId="77777777" w:rsidR="0027137B" w:rsidRPr="002915B7" w:rsidRDefault="0027137B" w:rsidP="003F6AB2">
      <w:pPr>
        <w:suppressAutoHyphens w:val="0"/>
        <w:spacing w:line="480" w:lineRule="auto"/>
        <w:textAlignment w:val="auto"/>
      </w:pPr>
    </w:p>
    <w:p w14:paraId="5CE69A98" w14:textId="04EBDC73" w:rsidR="0027137B" w:rsidRPr="002915B7" w:rsidRDefault="0027137B" w:rsidP="003F6AB2">
      <w:pPr>
        <w:spacing w:line="480" w:lineRule="auto"/>
      </w:pPr>
      <w:r w:rsidRPr="002915B7">
        <w:rPr>
          <w:noProof/>
        </w:rPr>
        <w:drawing>
          <wp:inline distT="0" distB="0" distL="0" distR="0" wp14:anchorId="78EB45F9" wp14:editId="51916693">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C903CF7" w14:textId="36FC34BD" w:rsidR="0027137B" w:rsidRPr="002915B7" w:rsidRDefault="00651505" w:rsidP="003F6AB2">
      <w:pPr>
        <w:spacing w:line="480" w:lineRule="auto"/>
      </w:pPr>
      <w:r>
        <w:rPr>
          <w:b/>
          <w:color w:val="000000"/>
        </w:rPr>
        <w:t>Figure S2</w:t>
      </w:r>
      <w:r w:rsidR="0027137B" w:rsidRPr="002915B7">
        <w:rPr>
          <w:b/>
          <w:color w:val="000000"/>
        </w:rPr>
        <w:t xml:space="preserve">. </w:t>
      </w:r>
      <w:r w:rsidR="0027137B" w:rsidRPr="002915B7">
        <w:rPr>
          <w:color w:val="000000"/>
        </w:rPr>
        <w:t>Schematics of the study workflow.</w:t>
      </w: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Joona Lehtomäki" w:date="2016-11-13T17:20:00Z" w:initials="JL">
    <w:p w14:paraId="7EAAD27A" w14:textId="77777777" w:rsidR="001410B8" w:rsidRDefault="001410B8">
      <w:pPr>
        <w:overflowPunct w:val="0"/>
        <w:spacing w:line="240" w:lineRule="auto"/>
        <w:rPr>
          <w:color w:val="000000"/>
          <w:sz w:val="20"/>
        </w:rPr>
      </w:pPr>
      <w:r>
        <w:annotationRef/>
      </w:r>
      <w:r>
        <w:rPr>
          <w:color w:val="000000"/>
          <w:sz w:val="20"/>
        </w:rPr>
        <w:t>Max 250 words</w:t>
      </w:r>
    </w:p>
    <w:p w14:paraId="7A598063" w14:textId="0875CB93" w:rsidR="001410B8" w:rsidRDefault="001410B8">
      <w:pPr>
        <w:overflowPunct w:val="0"/>
        <w:spacing w:line="240" w:lineRule="auto"/>
        <w:rPr>
          <w:color w:val="000000"/>
          <w:sz w:val="20"/>
        </w:rPr>
      </w:pPr>
      <w:r>
        <w:rPr>
          <w:color w:val="000000"/>
          <w:sz w:val="20"/>
        </w:rPr>
        <w:t>Now 229 (2017-06-02)</w:t>
      </w:r>
    </w:p>
  </w:comment>
  <w:comment w:id="18" w:author="Joona Lehtomäki" w:date="2017-06-15T10:03:00Z" w:initials="JL">
    <w:p w14:paraId="3766731E" w14:textId="1D7458BE" w:rsidR="001410B8" w:rsidRDefault="001410B8">
      <w:pPr>
        <w:pStyle w:val="CommentText"/>
      </w:pPr>
      <w:r>
        <w:rPr>
          <w:rStyle w:val="CommentReference"/>
        </w:rPr>
        <w:annotationRef/>
      </w:r>
      <w:r>
        <w:t>Astrid writes: More concrete take home message?</w:t>
      </w:r>
    </w:p>
  </w:comment>
  <w:comment w:id="19" w:author="Joona Lehtomäki" w:date="2016-11-13T10:26:00Z" w:initials="JL">
    <w:p w14:paraId="38C24C7E" w14:textId="77777777" w:rsidR="001410B8" w:rsidRDefault="001410B8">
      <w:pPr>
        <w:overflowPunct w:val="0"/>
        <w:spacing w:line="240" w:lineRule="auto"/>
        <w:rPr>
          <w:sz w:val="20"/>
        </w:rPr>
      </w:pPr>
      <w:r>
        <w:annotationRef/>
      </w:r>
      <w:r>
        <w:rPr>
          <w:sz w:val="20"/>
        </w:rPr>
        <w:t>Max 2000 words</w:t>
      </w:r>
    </w:p>
    <w:p w14:paraId="10FD40EA" w14:textId="36CCC3A9" w:rsidR="001410B8" w:rsidRDefault="001410B8">
      <w:pPr>
        <w:overflowPunct w:val="0"/>
        <w:spacing w:line="240" w:lineRule="auto"/>
        <w:rPr>
          <w:sz w:val="20"/>
        </w:rPr>
      </w:pPr>
      <w:r>
        <w:rPr>
          <w:sz w:val="20"/>
        </w:rPr>
        <w:t>Now 1995 (2016-06-02)</w:t>
      </w:r>
    </w:p>
  </w:comment>
  <w:comment w:id="64" w:author="Joona Lehtomäki" w:date="2017-05-28T13:47:00Z" w:initials="JL">
    <w:p w14:paraId="5C72934E" w14:textId="7A2FCCDA" w:rsidR="001410B8" w:rsidRDefault="001410B8">
      <w:pPr>
        <w:pStyle w:val="CommentText"/>
      </w:pPr>
      <w:r>
        <w:rPr>
          <w:rStyle w:val="CommentReference"/>
        </w:rPr>
        <w:annotationRef/>
      </w:r>
      <w:r>
        <w:t>To discussion (also: costs).</w:t>
      </w:r>
    </w:p>
  </w:comment>
  <w:comment w:id="65" w:author="Joona Lehtomäki" w:date="2017-06-15T10:00:00Z" w:initials="JL">
    <w:p w14:paraId="0618BC07" w14:textId="5F77C2A4" w:rsidR="001410B8" w:rsidRDefault="001410B8">
      <w:pPr>
        <w:pStyle w:val="CommentText"/>
      </w:pPr>
      <w:r>
        <w:rPr>
          <w:rStyle w:val="CommentReference"/>
        </w:rPr>
        <w:annotationRef/>
      </w:r>
      <w:r>
        <w:t xml:space="preserve">Astrid writes: Intro is highly readable, well done! However, fairly long. I wonder if the specifics of the technical methods are better placed in a separate section? The reader may start to wonder why it is necessary to read all the details </w:t>
      </w:r>
      <w:r>
        <w:sym w:font="Wingdings" w:char="F0E0"/>
      </w:r>
      <w:r>
        <w:t xml:space="preserve"> </w:t>
      </w:r>
      <w:r w:rsidRPr="009C7B2B">
        <w:rPr>
          <w:b/>
        </w:rPr>
        <w:t>present the problem earlier</w:t>
      </w:r>
      <w:r>
        <w:t>?</w:t>
      </w:r>
    </w:p>
  </w:comment>
  <w:comment w:id="81" w:author="Joona Lehtomäki" w:date="2017-04-04T13:28:00Z" w:initials="JL">
    <w:p w14:paraId="5CEA2CB3" w14:textId="77777777" w:rsidR="001410B8" w:rsidRDefault="001410B8">
      <w:pPr>
        <w:pStyle w:val="CommentText"/>
      </w:pPr>
      <w:r>
        <w:rPr>
          <w:rStyle w:val="CommentReference"/>
        </w:rPr>
        <w:annotationRef/>
      </w:r>
      <w:r>
        <w:rPr>
          <w:rStyle w:val="CommentReference"/>
        </w:rPr>
        <w:t>Enhance link to</w:t>
      </w:r>
      <w:r>
        <w:t xml:space="preserve"> Fig. 1 once it becomes clear what its form is.</w:t>
      </w:r>
    </w:p>
  </w:comment>
  <w:comment w:id="92" w:author="Joona Lehtomäki" w:date="2017-04-05T08:30:00Z" w:initials="JL">
    <w:p w14:paraId="2927E860" w14:textId="77777777" w:rsidR="001410B8" w:rsidRDefault="001410B8" w:rsidP="00EF5F22">
      <w:pPr>
        <w:overflowPunct w:val="0"/>
        <w:spacing w:line="240" w:lineRule="auto"/>
        <w:rPr>
          <w:sz w:val="20"/>
        </w:rPr>
      </w:pPr>
      <w:r>
        <w:rPr>
          <w:rStyle w:val="CommentReference"/>
        </w:rPr>
        <w:annotationRef/>
      </w:r>
      <w:r>
        <w:rPr>
          <w:sz w:val="20"/>
        </w:rPr>
        <w:t>Max 2000 words</w:t>
      </w:r>
    </w:p>
    <w:p w14:paraId="7B0A6BE9" w14:textId="3631A151" w:rsidR="001410B8" w:rsidRPr="00EF5F22" w:rsidRDefault="001410B8" w:rsidP="00EF5F22">
      <w:pPr>
        <w:overflowPunct w:val="0"/>
        <w:spacing w:line="240" w:lineRule="auto"/>
        <w:rPr>
          <w:sz w:val="20"/>
        </w:rPr>
      </w:pPr>
      <w:r>
        <w:rPr>
          <w:sz w:val="20"/>
        </w:rPr>
        <w:t>Now 2369 (2016-06-02)</w:t>
      </w:r>
    </w:p>
  </w:comment>
  <w:comment w:id="191" w:author="Joona Lehtomäki" w:date="2017-03-26T09:39:00Z" w:initials="JL">
    <w:p w14:paraId="658E125C" w14:textId="77777777" w:rsidR="001410B8" w:rsidRDefault="001410B8">
      <w:pPr>
        <w:pStyle w:val="CommentText"/>
      </w:pPr>
      <w:r>
        <w:rPr>
          <w:rStyle w:val="CommentReference"/>
        </w:rPr>
        <w:annotationRef/>
      </w:r>
      <w:r>
        <w:t>Add URL once the code is deposited in Zenodo.</w:t>
      </w:r>
    </w:p>
  </w:comment>
  <w:comment w:id="192" w:author="Joona Lehtomäki" w:date="2016-11-01T15:54:00Z" w:initials="JL">
    <w:p w14:paraId="166336C8" w14:textId="77777777" w:rsidR="001410B8" w:rsidRDefault="001410B8">
      <w:pPr>
        <w:spacing w:line="240" w:lineRule="auto"/>
        <w:rPr>
          <w:sz w:val="20"/>
        </w:rPr>
      </w:pPr>
      <w:r>
        <w:annotationRef/>
      </w:r>
      <w:r>
        <w:rPr>
          <w:sz w:val="20"/>
        </w:rPr>
        <w:t>Max 1500 words</w:t>
      </w:r>
    </w:p>
    <w:p w14:paraId="77394496" w14:textId="35D59C3C" w:rsidR="001410B8" w:rsidRDefault="001410B8">
      <w:pPr>
        <w:spacing w:line="240" w:lineRule="auto"/>
        <w:rPr>
          <w:sz w:val="20"/>
        </w:rPr>
      </w:pPr>
      <w:r>
        <w:rPr>
          <w:sz w:val="20"/>
        </w:rPr>
        <w:t>Now 956 words (2017-06-02)</w:t>
      </w:r>
    </w:p>
  </w:comment>
  <w:comment w:id="197" w:author="Joona Lehtomäki" w:date="2017-04-03T20:19:00Z" w:initials="JL">
    <w:p w14:paraId="6B091597" w14:textId="77777777" w:rsidR="001410B8" w:rsidRDefault="001410B8">
      <w:pPr>
        <w:pStyle w:val="CommentText"/>
      </w:pPr>
      <w:r>
        <w:rPr>
          <w:rStyle w:val="CommentReference"/>
        </w:rPr>
        <w:annotationRef/>
      </w:r>
      <w:r>
        <w:t>Check this.</w:t>
      </w:r>
    </w:p>
  </w:comment>
  <w:comment w:id="198" w:author="Joona Lehtomäki" w:date="2017-04-04T13:40:00Z" w:initials="JL">
    <w:p w14:paraId="568E3FA9" w14:textId="77777777" w:rsidR="001410B8" w:rsidRDefault="001410B8">
      <w:pPr>
        <w:pStyle w:val="CommentText"/>
      </w:pPr>
      <w:r>
        <w:rPr>
          <w:rStyle w:val="CommentReference"/>
        </w:rPr>
        <w:annotationRef/>
      </w:r>
      <w:r>
        <w:t>Add something about individual features, both ES and BD.</w:t>
      </w:r>
    </w:p>
  </w:comment>
  <w:comment w:id="209" w:author="Joona Lehtomäki" w:date="2017-06-15T14:22:00Z" w:initials="JL">
    <w:p w14:paraId="2E68B414" w14:textId="0F42B591" w:rsidR="001410B8" w:rsidRDefault="001410B8">
      <w:pPr>
        <w:pStyle w:val="CommentText"/>
      </w:pPr>
      <w:r>
        <w:rPr>
          <w:rStyle w:val="CommentReference"/>
        </w:rPr>
        <w:annotationRef/>
      </w:r>
      <w:r>
        <w:t>Pick this up in discussion.</w:t>
      </w:r>
    </w:p>
  </w:comment>
  <w:comment w:id="222" w:author="Joona Lehtomäki" w:date="2017-04-05T14:30:00Z" w:initials="JL">
    <w:p w14:paraId="269C9B42" w14:textId="77777777" w:rsidR="001410B8" w:rsidRDefault="001410B8" w:rsidP="00AB739A">
      <w:pPr>
        <w:overflowPunct w:val="0"/>
        <w:spacing w:line="240" w:lineRule="auto"/>
        <w:rPr>
          <w:sz w:val="20"/>
        </w:rPr>
      </w:pPr>
      <w:r>
        <w:rPr>
          <w:rStyle w:val="CommentReference"/>
        </w:rPr>
        <w:annotationRef/>
      </w:r>
      <w:r>
        <w:annotationRef/>
      </w:r>
      <w:r>
        <w:rPr>
          <w:sz w:val="20"/>
        </w:rPr>
        <w:t>Max 2000 words</w:t>
      </w:r>
    </w:p>
    <w:p w14:paraId="60FCE9AC" w14:textId="0CAA5256" w:rsidR="001410B8" w:rsidRPr="00AB739A" w:rsidRDefault="001410B8" w:rsidP="00AB739A">
      <w:pPr>
        <w:overflowPunct w:val="0"/>
        <w:spacing w:line="240" w:lineRule="auto"/>
        <w:rPr>
          <w:sz w:val="20"/>
        </w:rPr>
      </w:pPr>
      <w:r>
        <w:rPr>
          <w:sz w:val="20"/>
        </w:rPr>
        <w:t>Now 2151 (2017-02-06)</w:t>
      </w:r>
    </w:p>
  </w:comment>
  <w:comment w:id="230" w:author="Joona Lehtomäki" w:date="2017-06-15T14:28:00Z" w:initials="JL">
    <w:p w14:paraId="5C537693" w14:textId="770756E3" w:rsidR="001410B8" w:rsidRDefault="001410B8">
      <w:pPr>
        <w:pStyle w:val="CommentText"/>
      </w:pPr>
      <w:r>
        <w:rPr>
          <w:rStyle w:val="CommentReference"/>
        </w:rPr>
        <w:annotationRef/>
      </w:r>
      <w:r>
        <w:t>Must be rephrased after ILP check.</w:t>
      </w:r>
    </w:p>
  </w:comment>
  <w:comment w:id="263" w:author="Joona Lehtomäki" w:date="2017-06-15T16:02:00Z" w:initials="JL">
    <w:p w14:paraId="45374642" w14:textId="32FCBB33" w:rsidR="001410B8" w:rsidRDefault="001410B8">
      <w:pPr>
        <w:pStyle w:val="CommentText"/>
      </w:pPr>
      <w:r>
        <w:rPr>
          <w:rStyle w:val="CommentReference"/>
        </w:rPr>
        <w:annotationRef/>
      </w:r>
      <w:r>
        <w:t>Needs ILP check.</w:t>
      </w:r>
    </w:p>
  </w:comment>
  <w:comment w:id="293" w:author="Joona Lehtomäki" w:date="2017-06-29T14:17:00Z" w:initials="JL">
    <w:p w14:paraId="4567FA5B" w14:textId="50AC3F81" w:rsidR="001410B8" w:rsidRDefault="001410B8">
      <w:pPr>
        <w:pStyle w:val="CommentText"/>
      </w:pPr>
      <w:r>
        <w:rPr>
          <w:rStyle w:val="CommentReference"/>
        </w:rPr>
        <w:annotationRef/>
      </w:r>
      <w:r>
        <w:t>Add something about costs.</w:t>
      </w:r>
    </w:p>
  </w:comment>
  <w:comment w:id="294" w:author="Verburg, P.H." w:date="2017-05-19T15:33:00Z" w:initials="VP">
    <w:p w14:paraId="04B29FD6" w14:textId="77777777" w:rsidR="001410B8" w:rsidRDefault="001410B8">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95" w:author="Joona Lehtomäki" w:date="2017-04-05T11:13:00Z" w:initials="JL">
    <w:p w14:paraId="53AA93AE" w14:textId="77777777" w:rsidR="001410B8" w:rsidRDefault="001410B8">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302" w:author="Verburg, P.H." w:date="2017-05-19T15:43:00Z" w:initials="VP">
    <w:p w14:paraId="11B193B8" w14:textId="77777777" w:rsidR="001410B8" w:rsidRDefault="001410B8">
      <w:pPr>
        <w:pStyle w:val="CommentText"/>
      </w:pPr>
      <w:r>
        <w:rPr>
          <w:rStyle w:val="CommentReference"/>
        </w:rPr>
        <w:annotationRef/>
      </w:r>
      <w:r>
        <w:t>If not requested by the journal I would omit this section as it will double the before and the abstract</w:t>
      </w:r>
    </w:p>
  </w:comment>
  <w:comment w:id="308" w:author="Joona Lehtomäki" w:date="2017-04-03T14:50:00Z" w:initials="JL">
    <w:p w14:paraId="04475EBD" w14:textId="77777777" w:rsidR="001410B8" w:rsidRDefault="001410B8">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309" w:author="Joona Lehtomäki" w:date="2017-04-04T08:42:00Z" w:initials="JL">
    <w:p w14:paraId="410A26BE" w14:textId="77777777" w:rsidR="001410B8" w:rsidRDefault="001410B8" w:rsidP="00FE24AA">
      <w:pPr>
        <w:pStyle w:val="CommentText"/>
        <w:numPr>
          <w:ilvl w:val="0"/>
          <w:numId w:val="4"/>
        </w:numPr>
      </w:pPr>
      <w:r>
        <w:rPr>
          <w:rStyle w:val="CommentReference"/>
        </w:rPr>
        <w:annotationRef/>
      </w:r>
      <w:r>
        <w:t>Make figure more compact.</w:t>
      </w:r>
    </w:p>
    <w:p w14:paraId="3D7D15B3" w14:textId="77777777" w:rsidR="001410B8" w:rsidRDefault="001410B8"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98063" w15:done="0"/>
  <w15:commentEx w15:paraId="3766731E" w15:done="0"/>
  <w15:commentEx w15:paraId="10FD40EA" w15:done="0"/>
  <w15:commentEx w15:paraId="5C72934E" w15:done="0"/>
  <w15:commentEx w15:paraId="0618BC07" w15:done="0"/>
  <w15:commentEx w15:paraId="5CEA2CB3" w15:done="0"/>
  <w15:commentEx w15:paraId="7B0A6BE9" w15:done="0"/>
  <w15:commentEx w15:paraId="658E125C" w15:done="0"/>
  <w15:commentEx w15:paraId="77394496" w15:done="0"/>
  <w15:commentEx w15:paraId="6B091597" w15:done="0"/>
  <w15:commentEx w15:paraId="568E3FA9" w15:done="0"/>
  <w15:commentEx w15:paraId="2E68B414" w15:done="0"/>
  <w15:commentEx w15:paraId="60FCE9AC" w15:done="0"/>
  <w15:commentEx w15:paraId="5C537693" w15:done="0"/>
  <w15:commentEx w15:paraId="45374642" w15:done="0"/>
  <w15:commentEx w15:paraId="4567FA5B" w15:done="0"/>
  <w15:commentEx w15:paraId="04B29FD6" w15:done="0"/>
  <w15:commentEx w15:paraId="53AA93AE" w15:done="0"/>
  <w15:commentEx w15:paraId="11B193B8" w15:done="0"/>
  <w15:commentEx w15:paraId="04475EBD" w15:done="0"/>
  <w15:commentEx w15:paraId="3D7D15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98063" w16cid:durableId="1D0DC4C7"/>
  <w16cid:commentId w16cid:paraId="3766731E" w16cid:durableId="1D0DC4C8"/>
  <w16cid:commentId w16cid:paraId="0618BC07" w16cid:durableId="1D0DC4C9"/>
  <w16cid:commentId w16cid:paraId="5CEA2CB3" w16cid:durableId="1D0DC4CA"/>
  <w16cid:commentId w16cid:paraId="7B0A6BE9" w16cid:durableId="1D0DC4CB"/>
  <w16cid:commentId w16cid:paraId="658E125C" w16cid:durableId="1D0DC4CC"/>
  <w16cid:commentId w16cid:paraId="77394496" w16cid:durableId="1D0DC4CD"/>
  <w16cid:commentId w16cid:paraId="6B091597" w16cid:durableId="1D0DC4CE"/>
  <w16cid:commentId w16cid:paraId="568E3FA9" w16cid:durableId="1D0DC4CF"/>
  <w16cid:commentId w16cid:paraId="2E68B414" w16cid:durableId="1D0DC4D0"/>
  <w16cid:commentId w16cid:paraId="60FCE9AC" w16cid:durableId="1D0DC4D1"/>
  <w16cid:commentId w16cid:paraId="5C537693" w16cid:durableId="1D0DC4D2"/>
  <w16cid:commentId w16cid:paraId="45374642" w16cid:durableId="1D0DC4D3"/>
  <w16cid:commentId w16cid:paraId="4567FA5B" w16cid:durableId="1D0DC4D4"/>
  <w16cid:commentId w16cid:paraId="04B29FD6" w16cid:durableId="1D0DC4D5"/>
  <w16cid:commentId w16cid:paraId="53AA93AE" w16cid:durableId="1D0DC4D6"/>
  <w16cid:commentId w16cid:paraId="11B193B8" w16cid:durableId="1D0DC4D7"/>
  <w16cid:commentId w16cid:paraId="04475EBD" w16cid:durableId="1D0DC4D8"/>
  <w16cid:commentId w16cid:paraId="3D7D15B3" w16cid:durableId="1D0DC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C9B3F" w14:textId="77777777" w:rsidR="001410B8" w:rsidRDefault="001410B8" w:rsidP="00800C3E">
      <w:pPr>
        <w:spacing w:line="240" w:lineRule="auto"/>
      </w:pPr>
      <w:r>
        <w:separator/>
      </w:r>
    </w:p>
  </w:endnote>
  <w:endnote w:type="continuationSeparator" w:id="0">
    <w:p w14:paraId="39670E2D" w14:textId="77777777" w:rsidR="001410B8" w:rsidRDefault="001410B8"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7D9B5" w14:textId="77777777" w:rsidR="001410B8" w:rsidRDefault="001410B8" w:rsidP="00800C3E">
      <w:pPr>
        <w:spacing w:line="240" w:lineRule="auto"/>
      </w:pPr>
      <w:r>
        <w:separator/>
      </w:r>
    </w:p>
  </w:footnote>
  <w:footnote w:type="continuationSeparator" w:id="0">
    <w:p w14:paraId="017934D8" w14:textId="77777777" w:rsidR="001410B8" w:rsidRDefault="001410B8"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3AA5"/>
    <w:rsid w:val="00016BD0"/>
    <w:rsid w:val="00020A32"/>
    <w:rsid w:val="00023DCC"/>
    <w:rsid w:val="00030523"/>
    <w:rsid w:val="0003233F"/>
    <w:rsid w:val="00033E60"/>
    <w:rsid w:val="00035C09"/>
    <w:rsid w:val="000372A9"/>
    <w:rsid w:val="00041652"/>
    <w:rsid w:val="0004166E"/>
    <w:rsid w:val="00041EAA"/>
    <w:rsid w:val="0004326B"/>
    <w:rsid w:val="00043B1C"/>
    <w:rsid w:val="000448BF"/>
    <w:rsid w:val="00047C56"/>
    <w:rsid w:val="00050E70"/>
    <w:rsid w:val="00056D25"/>
    <w:rsid w:val="00057106"/>
    <w:rsid w:val="00057628"/>
    <w:rsid w:val="00060A60"/>
    <w:rsid w:val="000616D1"/>
    <w:rsid w:val="000619E5"/>
    <w:rsid w:val="000669C9"/>
    <w:rsid w:val="00067A2D"/>
    <w:rsid w:val="00067F82"/>
    <w:rsid w:val="000709F2"/>
    <w:rsid w:val="0007164C"/>
    <w:rsid w:val="000716C7"/>
    <w:rsid w:val="00072CA1"/>
    <w:rsid w:val="00073B35"/>
    <w:rsid w:val="00075288"/>
    <w:rsid w:val="00077321"/>
    <w:rsid w:val="000775C2"/>
    <w:rsid w:val="00080DB9"/>
    <w:rsid w:val="00083DA1"/>
    <w:rsid w:val="000843C4"/>
    <w:rsid w:val="000859AE"/>
    <w:rsid w:val="000979EB"/>
    <w:rsid w:val="000A2074"/>
    <w:rsid w:val="000A3BB1"/>
    <w:rsid w:val="000B5429"/>
    <w:rsid w:val="000B6EC1"/>
    <w:rsid w:val="000C0308"/>
    <w:rsid w:val="000C05AC"/>
    <w:rsid w:val="000C1EC9"/>
    <w:rsid w:val="000C2638"/>
    <w:rsid w:val="000D07E3"/>
    <w:rsid w:val="000D5111"/>
    <w:rsid w:val="000E0D34"/>
    <w:rsid w:val="000E2848"/>
    <w:rsid w:val="000E41AA"/>
    <w:rsid w:val="000E4526"/>
    <w:rsid w:val="000E74F5"/>
    <w:rsid w:val="000E7A9F"/>
    <w:rsid w:val="000F232E"/>
    <w:rsid w:val="000F370D"/>
    <w:rsid w:val="000F796C"/>
    <w:rsid w:val="000F7E7F"/>
    <w:rsid w:val="00107871"/>
    <w:rsid w:val="001109F4"/>
    <w:rsid w:val="00115B67"/>
    <w:rsid w:val="00121637"/>
    <w:rsid w:val="00121C1B"/>
    <w:rsid w:val="00122368"/>
    <w:rsid w:val="00127D6D"/>
    <w:rsid w:val="00130729"/>
    <w:rsid w:val="00132FCB"/>
    <w:rsid w:val="00133504"/>
    <w:rsid w:val="00134ABA"/>
    <w:rsid w:val="00137582"/>
    <w:rsid w:val="001410B8"/>
    <w:rsid w:val="00144A01"/>
    <w:rsid w:val="001459AC"/>
    <w:rsid w:val="0016023B"/>
    <w:rsid w:val="001615A9"/>
    <w:rsid w:val="0016445F"/>
    <w:rsid w:val="00164FED"/>
    <w:rsid w:val="001657AB"/>
    <w:rsid w:val="00172464"/>
    <w:rsid w:val="00173560"/>
    <w:rsid w:val="00174FAA"/>
    <w:rsid w:val="001767D4"/>
    <w:rsid w:val="001806E4"/>
    <w:rsid w:val="0018130F"/>
    <w:rsid w:val="001816DB"/>
    <w:rsid w:val="00181BC6"/>
    <w:rsid w:val="00183815"/>
    <w:rsid w:val="00184F90"/>
    <w:rsid w:val="00190E72"/>
    <w:rsid w:val="00191AF7"/>
    <w:rsid w:val="001944FF"/>
    <w:rsid w:val="001947C8"/>
    <w:rsid w:val="001A0DD6"/>
    <w:rsid w:val="001A5925"/>
    <w:rsid w:val="001A6958"/>
    <w:rsid w:val="001B16FA"/>
    <w:rsid w:val="001B1D3C"/>
    <w:rsid w:val="001B6545"/>
    <w:rsid w:val="001D3418"/>
    <w:rsid w:val="001D45C9"/>
    <w:rsid w:val="001D5657"/>
    <w:rsid w:val="001D7177"/>
    <w:rsid w:val="001D78C0"/>
    <w:rsid w:val="001E0086"/>
    <w:rsid w:val="001E2AED"/>
    <w:rsid w:val="001E48EA"/>
    <w:rsid w:val="001F0170"/>
    <w:rsid w:val="001F4CB1"/>
    <w:rsid w:val="001F71CA"/>
    <w:rsid w:val="001F7243"/>
    <w:rsid w:val="00200B04"/>
    <w:rsid w:val="0020212B"/>
    <w:rsid w:val="0020225B"/>
    <w:rsid w:val="0020292A"/>
    <w:rsid w:val="002050DA"/>
    <w:rsid w:val="00206267"/>
    <w:rsid w:val="00206419"/>
    <w:rsid w:val="002075FE"/>
    <w:rsid w:val="00210D0E"/>
    <w:rsid w:val="0022115E"/>
    <w:rsid w:val="00223C40"/>
    <w:rsid w:val="0022628A"/>
    <w:rsid w:val="00230B08"/>
    <w:rsid w:val="0023389C"/>
    <w:rsid w:val="00233BE8"/>
    <w:rsid w:val="0023403A"/>
    <w:rsid w:val="00237059"/>
    <w:rsid w:val="002448E0"/>
    <w:rsid w:val="0024708A"/>
    <w:rsid w:val="00254F03"/>
    <w:rsid w:val="00255A5C"/>
    <w:rsid w:val="00256E40"/>
    <w:rsid w:val="002613FC"/>
    <w:rsid w:val="00262A90"/>
    <w:rsid w:val="00263A28"/>
    <w:rsid w:val="00263FEF"/>
    <w:rsid w:val="002655C9"/>
    <w:rsid w:val="0026572C"/>
    <w:rsid w:val="00265912"/>
    <w:rsid w:val="002664EF"/>
    <w:rsid w:val="00266652"/>
    <w:rsid w:val="00270C09"/>
    <w:rsid w:val="0027137B"/>
    <w:rsid w:val="0027199E"/>
    <w:rsid w:val="00271F90"/>
    <w:rsid w:val="00272130"/>
    <w:rsid w:val="0027377B"/>
    <w:rsid w:val="00274798"/>
    <w:rsid w:val="00274827"/>
    <w:rsid w:val="00276C89"/>
    <w:rsid w:val="00286B13"/>
    <w:rsid w:val="00290EED"/>
    <w:rsid w:val="002915B7"/>
    <w:rsid w:val="002916C3"/>
    <w:rsid w:val="002916F8"/>
    <w:rsid w:val="00292A45"/>
    <w:rsid w:val="0029315A"/>
    <w:rsid w:val="002951BA"/>
    <w:rsid w:val="00296496"/>
    <w:rsid w:val="002A1C1C"/>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0A33"/>
    <w:rsid w:val="002E4380"/>
    <w:rsid w:val="002F0E4E"/>
    <w:rsid w:val="002F20B5"/>
    <w:rsid w:val="002F3514"/>
    <w:rsid w:val="002F7212"/>
    <w:rsid w:val="00301F37"/>
    <w:rsid w:val="003043F2"/>
    <w:rsid w:val="003058EC"/>
    <w:rsid w:val="00307121"/>
    <w:rsid w:val="00307F03"/>
    <w:rsid w:val="003106FC"/>
    <w:rsid w:val="00313E68"/>
    <w:rsid w:val="0031443A"/>
    <w:rsid w:val="00314948"/>
    <w:rsid w:val="0031759A"/>
    <w:rsid w:val="003207C8"/>
    <w:rsid w:val="003207EE"/>
    <w:rsid w:val="00320AB9"/>
    <w:rsid w:val="0032370D"/>
    <w:rsid w:val="00326843"/>
    <w:rsid w:val="00327953"/>
    <w:rsid w:val="003321B9"/>
    <w:rsid w:val="003325E2"/>
    <w:rsid w:val="00343068"/>
    <w:rsid w:val="00344E66"/>
    <w:rsid w:val="00345CA0"/>
    <w:rsid w:val="00351C79"/>
    <w:rsid w:val="00351DDF"/>
    <w:rsid w:val="00353921"/>
    <w:rsid w:val="00355620"/>
    <w:rsid w:val="00355A50"/>
    <w:rsid w:val="0035649B"/>
    <w:rsid w:val="00361825"/>
    <w:rsid w:val="0036323A"/>
    <w:rsid w:val="003660A1"/>
    <w:rsid w:val="003748E7"/>
    <w:rsid w:val="0037590C"/>
    <w:rsid w:val="003776F9"/>
    <w:rsid w:val="00383036"/>
    <w:rsid w:val="003869C5"/>
    <w:rsid w:val="00392442"/>
    <w:rsid w:val="00393C73"/>
    <w:rsid w:val="00396E27"/>
    <w:rsid w:val="003A1D3C"/>
    <w:rsid w:val="003A5783"/>
    <w:rsid w:val="003A5A11"/>
    <w:rsid w:val="003A5D8D"/>
    <w:rsid w:val="003A5F62"/>
    <w:rsid w:val="003A7167"/>
    <w:rsid w:val="003B2D60"/>
    <w:rsid w:val="003B32E2"/>
    <w:rsid w:val="003B74FA"/>
    <w:rsid w:val="003B75D0"/>
    <w:rsid w:val="003C0C89"/>
    <w:rsid w:val="003C1CC6"/>
    <w:rsid w:val="003C4E10"/>
    <w:rsid w:val="003C51FF"/>
    <w:rsid w:val="003C791F"/>
    <w:rsid w:val="003C7E22"/>
    <w:rsid w:val="003D186E"/>
    <w:rsid w:val="003D2216"/>
    <w:rsid w:val="003D299A"/>
    <w:rsid w:val="003D48D8"/>
    <w:rsid w:val="003D5414"/>
    <w:rsid w:val="003D56BB"/>
    <w:rsid w:val="003D681C"/>
    <w:rsid w:val="003D68C5"/>
    <w:rsid w:val="003D708C"/>
    <w:rsid w:val="003E09C2"/>
    <w:rsid w:val="003E3BB1"/>
    <w:rsid w:val="003E4CA4"/>
    <w:rsid w:val="003E4CE3"/>
    <w:rsid w:val="003E6875"/>
    <w:rsid w:val="003F051B"/>
    <w:rsid w:val="003F3DCE"/>
    <w:rsid w:val="003F3F92"/>
    <w:rsid w:val="003F6AB2"/>
    <w:rsid w:val="004013E8"/>
    <w:rsid w:val="00410D3F"/>
    <w:rsid w:val="00417659"/>
    <w:rsid w:val="00425915"/>
    <w:rsid w:val="00426018"/>
    <w:rsid w:val="00426456"/>
    <w:rsid w:val="00426A14"/>
    <w:rsid w:val="00433604"/>
    <w:rsid w:val="00433750"/>
    <w:rsid w:val="00433FCA"/>
    <w:rsid w:val="00434F7D"/>
    <w:rsid w:val="0043590D"/>
    <w:rsid w:val="00435B5C"/>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2A7F"/>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E6FED"/>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4894"/>
    <w:rsid w:val="005369DE"/>
    <w:rsid w:val="00540679"/>
    <w:rsid w:val="00546813"/>
    <w:rsid w:val="005476E9"/>
    <w:rsid w:val="005518B8"/>
    <w:rsid w:val="00553D35"/>
    <w:rsid w:val="00554053"/>
    <w:rsid w:val="005540E8"/>
    <w:rsid w:val="005556C1"/>
    <w:rsid w:val="005556F7"/>
    <w:rsid w:val="005601A2"/>
    <w:rsid w:val="00562978"/>
    <w:rsid w:val="0056456B"/>
    <w:rsid w:val="00566141"/>
    <w:rsid w:val="00571483"/>
    <w:rsid w:val="00572A8F"/>
    <w:rsid w:val="00573E19"/>
    <w:rsid w:val="005748EA"/>
    <w:rsid w:val="00574A09"/>
    <w:rsid w:val="00576F09"/>
    <w:rsid w:val="005802F3"/>
    <w:rsid w:val="00581C87"/>
    <w:rsid w:val="00581DD4"/>
    <w:rsid w:val="00581EF4"/>
    <w:rsid w:val="00582CCF"/>
    <w:rsid w:val="005834BC"/>
    <w:rsid w:val="00584437"/>
    <w:rsid w:val="00585FF4"/>
    <w:rsid w:val="005905B8"/>
    <w:rsid w:val="0059088A"/>
    <w:rsid w:val="00590E59"/>
    <w:rsid w:val="005925EF"/>
    <w:rsid w:val="00593984"/>
    <w:rsid w:val="005950B8"/>
    <w:rsid w:val="00595F7F"/>
    <w:rsid w:val="00596988"/>
    <w:rsid w:val="005A0ED3"/>
    <w:rsid w:val="005A1FBF"/>
    <w:rsid w:val="005A309E"/>
    <w:rsid w:val="005A5421"/>
    <w:rsid w:val="005A5F18"/>
    <w:rsid w:val="005B18FE"/>
    <w:rsid w:val="005B240F"/>
    <w:rsid w:val="005B4F6A"/>
    <w:rsid w:val="005D1F4C"/>
    <w:rsid w:val="005D1FA1"/>
    <w:rsid w:val="005D3D64"/>
    <w:rsid w:val="005D55B3"/>
    <w:rsid w:val="005D678A"/>
    <w:rsid w:val="005D724F"/>
    <w:rsid w:val="005E0320"/>
    <w:rsid w:val="005E0519"/>
    <w:rsid w:val="005E1A44"/>
    <w:rsid w:val="005E4205"/>
    <w:rsid w:val="005E761E"/>
    <w:rsid w:val="005F0209"/>
    <w:rsid w:val="006000D0"/>
    <w:rsid w:val="00600828"/>
    <w:rsid w:val="00607326"/>
    <w:rsid w:val="00611CD8"/>
    <w:rsid w:val="0061219C"/>
    <w:rsid w:val="00614AD0"/>
    <w:rsid w:val="00623B56"/>
    <w:rsid w:val="00624C52"/>
    <w:rsid w:val="00625707"/>
    <w:rsid w:val="0062724A"/>
    <w:rsid w:val="00633FEF"/>
    <w:rsid w:val="00637EAC"/>
    <w:rsid w:val="00640D96"/>
    <w:rsid w:val="0064652A"/>
    <w:rsid w:val="00651505"/>
    <w:rsid w:val="00657CBD"/>
    <w:rsid w:val="00662FB9"/>
    <w:rsid w:val="00665550"/>
    <w:rsid w:val="006700EF"/>
    <w:rsid w:val="00670532"/>
    <w:rsid w:val="0067059C"/>
    <w:rsid w:val="00673023"/>
    <w:rsid w:val="00673616"/>
    <w:rsid w:val="00675DDB"/>
    <w:rsid w:val="00676A9C"/>
    <w:rsid w:val="00677197"/>
    <w:rsid w:val="00681492"/>
    <w:rsid w:val="0068161B"/>
    <w:rsid w:val="00686430"/>
    <w:rsid w:val="00687828"/>
    <w:rsid w:val="006914B1"/>
    <w:rsid w:val="006928C9"/>
    <w:rsid w:val="006A536B"/>
    <w:rsid w:val="006A713E"/>
    <w:rsid w:val="006A7C34"/>
    <w:rsid w:val="006B0D81"/>
    <w:rsid w:val="006B30BF"/>
    <w:rsid w:val="006B443E"/>
    <w:rsid w:val="006B78E9"/>
    <w:rsid w:val="006B794C"/>
    <w:rsid w:val="006C02F5"/>
    <w:rsid w:val="006C1600"/>
    <w:rsid w:val="006C481B"/>
    <w:rsid w:val="006C7504"/>
    <w:rsid w:val="006D1C90"/>
    <w:rsid w:val="006D4144"/>
    <w:rsid w:val="006D55F2"/>
    <w:rsid w:val="006D5FDA"/>
    <w:rsid w:val="006D75B9"/>
    <w:rsid w:val="006E4908"/>
    <w:rsid w:val="006E5407"/>
    <w:rsid w:val="006E6BE7"/>
    <w:rsid w:val="006E7282"/>
    <w:rsid w:val="006F6384"/>
    <w:rsid w:val="006F6936"/>
    <w:rsid w:val="006F78D3"/>
    <w:rsid w:val="00700A9D"/>
    <w:rsid w:val="00700D28"/>
    <w:rsid w:val="00706622"/>
    <w:rsid w:val="00707304"/>
    <w:rsid w:val="00712079"/>
    <w:rsid w:val="007179E7"/>
    <w:rsid w:val="00717B76"/>
    <w:rsid w:val="00720679"/>
    <w:rsid w:val="00721530"/>
    <w:rsid w:val="00721799"/>
    <w:rsid w:val="00726869"/>
    <w:rsid w:val="007272AD"/>
    <w:rsid w:val="00727301"/>
    <w:rsid w:val="00731BB1"/>
    <w:rsid w:val="007341B9"/>
    <w:rsid w:val="007341F9"/>
    <w:rsid w:val="00734932"/>
    <w:rsid w:val="007351E6"/>
    <w:rsid w:val="00736BE1"/>
    <w:rsid w:val="00736FBF"/>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069A"/>
    <w:rsid w:val="0079171E"/>
    <w:rsid w:val="00792EC0"/>
    <w:rsid w:val="00794BB5"/>
    <w:rsid w:val="00796766"/>
    <w:rsid w:val="007A196F"/>
    <w:rsid w:val="007A3924"/>
    <w:rsid w:val="007B03FE"/>
    <w:rsid w:val="007B55BA"/>
    <w:rsid w:val="007B5E4A"/>
    <w:rsid w:val="007B7FED"/>
    <w:rsid w:val="007C3A77"/>
    <w:rsid w:val="007C3F3B"/>
    <w:rsid w:val="007C4504"/>
    <w:rsid w:val="007C5A07"/>
    <w:rsid w:val="007D0F3E"/>
    <w:rsid w:val="007D5DBF"/>
    <w:rsid w:val="007D6674"/>
    <w:rsid w:val="007E33DA"/>
    <w:rsid w:val="007E6CAB"/>
    <w:rsid w:val="007F0F44"/>
    <w:rsid w:val="007F214A"/>
    <w:rsid w:val="007F3A77"/>
    <w:rsid w:val="007F3F6D"/>
    <w:rsid w:val="007F4347"/>
    <w:rsid w:val="007F4504"/>
    <w:rsid w:val="007F4C90"/>
    <w:rsid w:val="007F5E96"/>
    <w:rsid w:val="007F7E62"/>
    <w:rsid w:val="008008FB"/>
    <w:rsid w:val="00800C3E"/>
    <w:rsid w:val="00807EF3"/>
    <w:rsid w:val="00816A9A"/>
    <w:rsid w:val="00821119"/>
    <w:rsid w:val="0082253D"/>
    <w:rsid w:val="00824D02"/>
    <w:rsid w:val="00825C36"/>
    <w:rsid w:val="00827559"/>
    <w:rsid w:val="00830906"/>
    <w:rsid w:val="0083186F"/>
    <w:rsid w:val="00832595"/>
    <w:rsid w:val="008336A0"/>
    <w:rsid w:val="00841518"/>
    <w:rsid w:val="008434C5"/>
    <w:rsid w:val="00844AD1"/>
    <w:rsid w:val="00845CE6"/>
    <w:rsid w:val="0084776F"/>
    <w:rsid w:val="00850CD8"/>
    <w:rsid w:val="00850E23"/>
    <w:rsid w:val="00854BD6"/>
    <w:rsid w:val="0085640C"/>
    <w:rsid w:val="00856CE5"/>
    <w:rsid w:val="00860805"/>
    <w:rsid w:val="00860A2B"/>
    <w:rsid w:val="00862D7D"/>
    <w:rsid w:val="00864729"/>
    <w:rsid w:val="00870D8D"/>
    <w:rsid w:val="00870F71"/>
    <w:rsid w:val="0087193E"/>
    <w:rsid w:val="00871DCB"/>
    <w:rsid w:val="00873665"/>
    <w:rsid w:val="00874EDD"/>
    <w:rsid w:val="0088187F"/>
    <w:rsid w:val="00890096"/>
    <w:rsid w:val="00895CB2"/>
    <w:rsid w:val="00897274"/>
    <w:rsid w:val="008973D9"/>
    <w:rsid w:val="008A4675"/>
    <w:rsid w:val="008A641D"/>
    <w:rsid w:val="008A6764"/>
    <w:rsid w:val="008A7E99"/>
    <w:rsid w:val="008B3593"/>
    <w:rsid w:val="008B5B4E"/>
    <w:rsid w:val="008B657C"/>
    <w:rsid w:val="008C1F20"/>
    <w:rsid w:val="008C4A25"/>
    <w:rsid w:val="008C4E06"/>
    <w:rsid w:val="008C70E1"/>
    <w:rsid w:val="008D512A"/>
    <w:rsid w:val="008D51C1"/>
    <w:rsid w:val="008D7CCF"/>
    <w:rsid w:val="008E0F78"/>
    <w:rsid w:val="008E6EE0"/>
    <w:rsid w:val="008F20FD"/>
    <w:rsid w:val="008F4695"/>
    <w:rsid w:val="008F7069"/>
    <w:rsid w:val="008F75ED"/>
    <w:rsid w:val="009007E7"/>
    <w:rsid w:val="00903D76"/>
    <w:rsid w:val="00910977"/>
    <w:rsid w:val="00912039"/>
    <w:rsid w:val="009124D7"/>
    <w:rsid w:val="00915D2F"/>
    <w:rsid w:val="00917CA4"/>
    <w:rsid w:val="00921E84"/>
    <w:rsid w:val="0092618C"/>
    <w:rsid w:val="00926446"/>
    <w:rsid w:val="00927983"/>
    <w:rsid w:val="00931FC1"/>
    <w:rsid w:val="00936205"/>
    <w:rsid w:val="0093759D"/>
    <w:rsid w:val="00940080"/>
    <w:rsid w:val="0094668E"/>
    <w:rsid w:val="00947B38"/>
    <w:rsid w:val="00950751"/>
    <w:rsid w:val="00950E76"/>
    <w:rsid w:val="00951B48"/>
    <w:rsid w:val="009543F9"/>
    <w:rsid w:val="0095617E"/>
    <w:rsid w:val="00957EEE"/>
    <w:rsid w:val="00960A5D"/>
    <w:rsid w:val="009612D7"/>
    <w:rsid w:val="009620D2"/>
    <w:rsid w:val="00964D1C"/>
    <w:rsid w:val="0096675A"/>
    <w:rsid w:val="00967C86"/>
    <w:rsid w:val="00972BAC"/>
    <w:rsid w:val="00975971"/>
    <w:rsid w:val="00977499"/>
    <w:rsid w:val="0098599F"/>
    <w:rsid w:val="009876A2"/>
    <w:rsid w:val="00995094"/>
    <w:rsid w:val="00997B4A"/>
    <w:rsid w:val="009A3DD7"/>
    <w:rsid w:val="009B2141"/>
    <w:rsid w:val="009B35ED"/>
    <w:rsid w:val="009C0C98"/>
    <w:rsid w:val="009C1827"/>
    <w:rsid w:val="009C388D"/>
    <w:rsid w:val="009C41E8"/>
    <w:rsid w:val="009C6A6B"/>
    <w:rsid w:val="009C6FA7"/>
    <w:rsid w:val="009C7B2B"/>
    <w:rsid w:val="009D0F6E"/>
    <w:rsid w:val="009D199E"/>
    <w:rsid w:val="009D5FDD"/>
    <w:rsid w:val="009D7983"/>
    <w:rsid w:val="009E1B81"/>
    <w:rsid w:val="009E31EB"/>
    <w:rsid w:val="009E4B11"/>
    <w:rsid w:val="009E612B"/>
    <w:rsid w:val="009E79CA"/>
    <w:rsid w:val="009E7F1A"/>
    <w:rsid w:val="009F2701"/>
    <w:rsid w:val="009F2990"/>
    <w:rsid w:val="009F386D"/>
    <w:rsid w:val="009F6694"/>
    <w:rsid w:val="009F69A1"/>
    <w:rsid w:val="009F7B78"/>
    <w:rsid w:val="00A00359"/>
    <w:rsid w:val="00A118D7"/>
    <w:rsid w:val="00A132BC"/>
    <w:rsid w:val="00A162F9"/>
    <w:rsid w:val="00A21C5A"/>
    <w:rsid w:val="00A2425A"/>
    <w:rsid w:val="00A24D95"/>
    <w:rsid w:val="00A25257"/>
    <w:rsid w:val="00A25F0A"/>
    <w:rsid w:val="00A27B4B"/>
    <w:rsid w:val="00A33E36"/>
    <w:rsid w:val="00A35F8D"/>
    <w:rsid w:val="00A4013D"/>
    <w:rsid w:val="00A40F46"/>
    <w:rsid w:val="00A412E4"/>
    <w:rsid w:val="00A42A88"/>
    <w:rsid w:val="00A439DC"/>
    <w:rsid w:val="00A53F39"/>
    <w:rsid w:val="00A555CE"/>
    <w:rsid w:val="00A62DE8"/>
    <w:rsid w:val="00A65929"/>
    <w:rsid w:val="00A661C9"/>
    <w:rsid w:val="00A6790D"/>
    <w:rsid w:val="00A71512"/>
    <w:rsid w:val="00A83014"/>
    <w:rsid w:val="00A83205"/>
    <w:rsid w:val="00A8325C"/>
    <w:rsid w:val="00A95A5F"/>
    <w:rsid w:val="00AA0EC0"/>
    <w:rsid w:val="00AA2CE6"/>
    <w:rsid w:val="00AA4D60"/>
    <w:rsid w:val="00AB163E"/>
    <w:rsid w:val="00AB2036"/>
    <w:rsid w:val="00AB2189"/>
    <w:rsid w:val="00AB4CC4"/>
    <w:rsid w:val="00AB739A"/>
    <w:rsid w:val="00AC290B"/>
    <w:rsid w:val="00AC2DE8"/>
    <w:rsid w:val="00AC34F7"/>
    <w:rsid w:val="00AC38DB"/>
    <w:rsid w:val="00AD171C"/>
    <w:rsid w:val="00AD18B9"/>
    <w:rsid w:val="00AD2EB1"/>
    <w:rsid w:val="00AD42AC"/>
    <w:rsid w:val="00AD44A5"/>
    <w:rsid w:val="00AD4C31"/>
    <w:rsid w:val="00AD5356"/>
    <w:rsid w:val="00AE245D"/>
    <w:rsid w:val="00AE2FD8"/>
    <w:rsid w:val="00AE6A2F"/>
    <w:rsid w:val="00AE6E35"/>
    <w:rsid w:val="00AE7DAF"/>
    <w:rsid w:val="00AF09A1"/>
    <w:rsid w:val="00B03D38"/>
    <w:rsid w:val="00B049A4"/>
    <w:rsid w:val="00B04EB8"/>
    <w:rsid w:val="00B07B45"/>
    <w:rsid w:val="00B11FFF"/>
    <w:rsid w:val="00B152DC"/>
    <w:rsid w:val="00B1716F"/>
    <w:rsid w:val="00B2351B"/>
    <w:rsid w:val="00B310F7"/>
    <w:rsid w:val="00B31E0B"/>
    <w:rsid w:val="00B35933"/>
    <w:rsid w:val="00B35A14"/>
    <w:rsid w:val="00B3699C"/>
    <w:rsid w:val="00B36FAE"/>
    <w:rsid w:val="00B47D44"/>
    <w:rsid w:val="00B53B4C"/>
    <w:rsid w:val="00B550AB"/>
    <w:rsid w:val="00B6146F"/>
    <w:rsid w:val="00B62D69"/>
    <w:rsid w:val="00B633DB"/>
    <w:rsid w:val="00B71140"/>
    <w:rsid w:val="00B720DC"/>
    <w:rsid w:val="00B72BD4"/>
    <w:rsid w:val="00B7573D"/>
    <w:rsid w:val="00B76EBE"/>
    <w:rsid w:val="00B76ED6"/>
    <w:rsid w:val="00B77EE6"/>
    <w:rsid w:val="00B82C2E"/>
    <w:rsid w:val="00B8328B"/>
    <w:rsid w:val="00B86EB7"/>
    <w:rsid w:val="00B954B4"/>
    <w:rsid w:val="00B9557B"/>
    <w:rsid w:val="00BA10A3"/>
    <w:rsid w:val="00BA18D5"/>
    <w:rsid w:val="00BA205B"/>
    <w:rsid w:val="00BA3301"/>
    <w:rsid w:val="00BA6C5F"/>
    <w:rsid w:val="00BB0B93"/>
    <w:rsid w:val="00BB1875"/>
    <w:rsid w:val="00BB2FF2"/>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3C76"/>
    <w:rsid w:val="00C2632E"/>
    <w:rsid w:val="00C27437"/>
    <w:rsid w:val="00C32A0C"/>
    <w:rsid w:val="00C37617"/>
    <w:rsid w:val="00C378DD"/>
    <w:rsid w:val="00C43627"/>
    <w:rsid w:val="00C51319"/>
    <w:rsid w:val="00C5396A"/>
    <w:rsid w:val="00C53FF0"/>
    <w:rsid w:val="00C61810"/>
    <w:rsid w:val="00C61DEE"/>
    <w:rsid w:val="00C62B39"/>
    <w:rsid w:val="00C638C5"/>
    <w:rsid w:val="00C72EF5"/>
    <w:rsid w:val="00C7521F"/>
    <w:rsid w:val="00C7608A"/>
    <w:rsid w:val="00C76B2C"/>
    <w:rsid w:val="00C80AEB"/>
    <w:rsid w:val="00C81792"/>
    <w:rsid w:val="00C8708B"/>
    <w:rsid w:val="00C919C1"/>
    <w:rsid w:val="00CA286F"/>
    <w:rsid w:val="00CA50B2"/>
    <w:rsid w:val="00CB0CB6"/>
    <w:rsid w:val="00CB0E46"/>
    <w:rsid w:val="00CB12B4"/>
    <w:rsid w:val="00CB1BAD"/>
    <w:rsid w:val="00CB3BED"/>
    <w:rsid w:val="00CB513F"/>
    <w:rsid w:val="00CC2008"/>
    <w:rsid w:val="00CC2272"/>
    <w:rsid w:val="00CC289B"/>
    <w:rsid w:val="00CC34A1"/>
    <w:rsid w:val="00CD0DD8"/>
    <w:rsid w:val="00CD14AE"/>
    <w:rsid w:val="00CD2688"/>
    <w:rsid w:val="00CD2B88"/>
    <w:rsid w:val="00CD465B"/>
    <w:rsid w:val="00CD4D7A"/>
    <w:rsid w:val="00CD637E"/>
    <w:rsid w:val="00CE011F"/>
    <w:rsid w:val="00CE470D"/>
    <w:rsid w:val="00CE5209"/>
    <w:rsid w:val="00CE5460"/>
    <w:rsid w:val="00CE6C95"/>
    <w:rsid w:val="00CF0D1E"/>
    <w:rsid w:val="00CF14C6"/>
    <w:rsid w:val="00CF5A81"/>
    <w:rsid w:val="00D031A1"/>
    <w:rsid w:val="00D03E50"/>
    <w:rsid w:val="00D04E11"/>
    <w:rsid w:val="00D066BC"/>
    <w:rsid w:val="00D06A13"/>
    <w:rsid w:val="00D07C4F"/>
    <w:rsid w:val="00D13AAD"/>
    <w:rsid w:val="00D13BC3"/>
    <w:rsid w:val="00D15081"/>
    <w:rsid w:val="00D15353"/>
    <w:rsid w:val="00D17217"/>
    <w:rsid w:val="00D17400"/>
    <w:rsid w:val="00D17499"/>
    <w:rsid w:val="00D226FD"/>
    <w:rsid w:val="00D2701C"/>
    <w:rsid w:val="00D30D18"/>
    <w:rsid w:val="00D30E9E"/>
    <w:rsid w:val="00D31B33"/>
    <w:rsid w:val="00D3310C"/>
    <w:rsid w:val="00D40449"/>
    <w:rsid w:val="00D43E81"/>
    <w:rsid w:val="00D46FCF"/>
    <w:rsid w:val="00D4781E"/>
    <w:rsid w:val="00D47B3C"/>
    <w:rsid w:val="00D47BF0"/>
    <w:rsid w:val="00D52D44"/>
    <w:rsid w:val="00D55F19"/>
    <w:rsid w:val="00D70175"/>
    <w:rsid w:val="00D73494"/>
    <w:rsid w:val="00D74092"/>
    <w:rsid w:val="00D742B5"/>
    <w:rsid w:val="00D804FC"/>
    <w:rsid w:val="00D82FF7"/>
    <w:rsid w:val="00D84A65"/>
    <w:rsid w:val="00D855CC"/>
    <w:rsid w:val="00D90527"/>
    <w:rsid w:val="00D93444"/>
    <w:rsid w:val="00D97BAB"/>
    <w:rsid w:val="00DA0C92"/>
    <w:rsid w:val="00DA2623"/>
    <w:rsid w:val="00DA70C5"/>
    <w:rsid w:val="00DA7A73"/>
    <w:rsid w:val="00DB21C5"/>
    <w:rsid w:val="00DC001E"/>
    <w:rsid w:val="00DC422F"/>
    <w:rsid w:val="00DC470B"/>
    <w:rsid w:val="00DC7242"/>
    <w:rsid w:val="00DE2DD2"/>
    <w:rsid w:val="00DE3EDF"/>
    <w:rsid w:val="00DE6BD9"/>
    <w:rsid w:val="00DF4A90"/>
    <w:rsid w:val="00DF5AE7"/>
    <w:rsid w:val="00DF7826"/>
    <w:rsid w:val="00E00B95"/>
    <w:rsid w:val="00E01E51"/>
    <w:rsid w:val="00E05C5C"/>
    <w:rsid w:val="00E116AE"/>
    <w:rsid w:val="00E14CAD"/>
    <w:rsid w:val="00E1523E"/>
    <w:rsid w:val="00E153B0"/>
    <w:rsid w:val="00E159F1"/>
    <w:rsid w:val="00E15D97"/>
    <w:rsid w:val="00E15DCE"/>
    <w:rsid w:val="00E17F4E"/>
    <w:rsid w:val="00E23041"/>
    <w:rsid w:val="00E24ED0"/>
    <w:rsid w:val="00E31860"/>
    <w:rsid w:val="00E3246E"/>
    <w:rsid w:val="00E4136F"/>
    <w:rsid w:val="00E42637"/>
    <w:rsid w:val="00E4338E"/>
    <w:rsid w:val="00E43699"/>
    <w:rsid w:val="00E43FC0"/>
    <w:rsid w:val="00E45005"/>
    <w:rsid w:val="00E45AC3"/>
    <w:rsid w:val="00E45B5D"/>
    <w:rsid w:val="00E46E14"/>
    <w:rsid w:val="00E5057C"/>
    <w:rsid w:val="00E50D48"/>
    <w:rsid w:val="00E51042"/>
    <w:rsid w:val="00E52263"/>
    <w:rsid w:val="00E62525"/>
    <w:rsid w:val="00E6316A"/>
    <w:rsid w:val="00E67302"/>
    <w:rsid w:val="00E67CFB"/>
    <w:rsid w:val="00E72277"/>
    <w:rsid w:val="00E7424D"/>
    <w:rsid w:val="00E75476"/>
    <w:rsid w:val="00E7760C"/>
    <w:rsid w:val="00E82D62"/>
    <w:rsid w:val="00E8525E"/>
    <w:rsid w:val="00E855D2"/>
    <w:rsid w:val="00E87ACB"/>
    <w:rsid w:val="00E94F66"/>
    <w:rsid w:val="00E97033"/>
    <w:rsid w:val="00EA30BA"/>
    <w:rsid w:val="00EA3F77"/>
    <w:rsid w:val="00EA6D81"/>
    <w:rsid w:val="00EB0B3B"/>
    <w:rsid w:val="00EB0F90"/>
    <w:rsid w:val="00EB2CED"/>
    <w:rsid w:val="00ED1634"/>
    <w:rsid w:val="00ED34D1"/>
    <w:rsid w:val="00ED4AAF"/>
    <w:rsid w:val="00ED5E69"/>
    <w:rsid w:val="00EE0002"/>
    <w:rsid w:val="00EE505C"/>
    <w:rsid w:val="00EE5D43"/>
    <w:rsid w:val="00EE6E56"/>
    <w:rsid w:val="00EF0137"/>
    <w:rsid w:val="00EF3130"/>
    <w:rsid w:val="00EF5F22"/>
    <w:rsid w:val="00EF7D29"/>
    <w:rsid w:val="00F002D0"/>
    <w:rsid w:val="00F0204D"/>
    <w:rsid w:val="00F04B64"/>
    <w:rsid w:val="00F05AF3"/>
    <w:rsid w:val="00F11933"/>
    <w:rsid w:val="00F11BE8"/>
    <w:rsid w:val="00F26143"/>
    <w:rsid w:val="00F26EF4"/>
    <w:rsid w:val="00F2716C"/>
    <w:rsid w:val="00F34710"/>
    <w:rsid w:val="00F35FE3"/>
    <w:rsid w:val="00F379F0"/>
    <w:rsid w:val="00F404F5"/>
    <w:rsid w:val="00F44AF0"/>
    <w:rsid w:val="00F44C7C"/>
    <w:rsid w:val="00F45379"/>
    <w:rsid w:val="00F45D32"/>
    <w:rsid w:val="00F45FFA"/>
    <w:rsid w:val="00F46EB7"/>
    <w:rsid w:val="00F52162"/>
    <w:rsid w:val="00F52648"/>
    <w:rsid w:val="00F52FC7"/>
    <w:rsid w:val="00F53E21"/>
    <w:rsid w:val="00F552A2"/>
    <w:rsid w:val="00F57D03"/>
    <w:rsid w:val="00F63154"/>
    <w:rsid w:val="00F66079"/>
    <w:rsid w:val="00F67D57"/>
    <w:rsid w:val="00F70C74"/>
    <w:rsid w:val="00F728C6"/>
    <w:rsid w:val="00F731A3"/>
    <w:rsid w:val="00F738A0"/>
    <w:rsid w:val="00F77D40"/>
    <w:rsid w:val="00F835D8"/>
    <w:rsid w:val="00F842E7"/>
    <w:rsid w:val="00F925B7"/>
    <w:rsid w:val="00F9376A"/>
    <w:rsid w:val="00F97A0B"/>
    <w:rsid w:val="00FA02B6"/>
    <w:rsid w:val="00FA04D0"/>
    <w:rsid w:val="00FA0DE3"/>
    <w:rsid w:val="00FA2AD9"/>
    <w:rsid w:val="00FB13B9"/>
    <w:rsid w:val="00FB168B"/>
    <w:rsid w:val="00FB1E3D"/>
    <w:rsid w:val="00FC33CE"/>
    <w:rsid w:val="00FC4CC7"/>
    <w:rsid w:val="00FD069D"/>
    <w:rsid w:val="00FD0913"/>
    <w:rsid w:val="00FD2A17"/>
    <w:rsid w:val="00FD5798"/>
    <w:rsid w:val="00FE03D9"/>
    <w:rsid w:val="00FE1012"/>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9A6F8-CFE0-4F61-9DB9-D464115ED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3</TotalTime>
  <Pages>55</Pages>
  <Words>58562</Words>
  <Characters>333805</Characters>
  <Application>Microsoft Office Word</Application>
  <DocSecurity>0</DocSecurity>
  <Lines>2781</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688</cp:revision>
  <cp:lastPrinted>1900-12-31T22:00:00Z</cp:lastPrinted>
  <dcterms:created xsi:type="dcterms:W3CDTF">2017-03-23T10:21:00Z</dcterms:created>
  <dcterms:modified xsi:type="dcterms:W3CDTF">2017-07-1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